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72482" w:rsidRPr="00AE0DB1" w:rsidRDefault="00E44E95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bookmarkStart w:id="0" w:name="_GoBack"/>
      <w:bookmarkEnd w:id="0"/>
      <w:r w:rsidRPr="00AE0DB1">
        <w:rPr>
          <w:rFonts w:ascii="Times New Roman" w:hAnsi="Times New Roman" w:cs="Times New Roman"/>
          <w:b/>
          <w:bCs/>
          <w:sz w:val="20"/>
          <w:szCs w:val="20"/>
        </w:rPr>
        <w:t xml:space="preserve">Comparison </w:t>
      </w:r>
      <w:r w:rsidR="00BE6555" w:rsidRPr="00AE0DB1">
        <w:rPr>
          <w:rFonts w:ascii="Times New Roman" w:hAnsi="Times New Roman" w:cs="Times New Roman"/>
          <w:b/>
          <w:bCs/>
          <w:sz w:val="20"/>
          <w:szCs w:val="20"/>
        </w:rPr>
        <w:t>of Clinicopathological Characteristics and Survival Outcome between Right and Left Sided Colon Cancer Patients</w:t>
      </w:r>
    </w:p>
    <w:p w:rsidR="00D72482" w:rsidRPr="00AE0DB1" w:rsidRDefault="00D72482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p w:rsidR="00D72482" w:rsidRPr="00AE0DB1" w:rsidRDefault="00BE6555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eastAsia="zh-CN"/>
        </w:rPr>
      </w:pPr>
      <w:r w:rsidRPr="00AE0DB1">
        <w:rPr>
          <w:rFonts w:ascii="Times New Roman" w:hAnsi="Times New Roman" w:cs="Times New Roman"/>
          <w:sz w:val="20"/>
          <w:szCs w:val="20"/>
        </w:rPr>
        <w:t>Amr Ghannam</w:t>
      </w:r>
      <w:r w:rsidR="00764AB4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FA54F4" w:rsidRPr="00AE0DB1">
        <w:rPr>
          <w:rFonts w:ascii="Times New Roman" w:hAnsi="Times New Roman" w:cs="Times New Roman"/>
          <w:sz w:val="20"/>
          <w:szCs w:val="20"/>
        </w:rPr>
        <w:t>and</w:t>
      </w:r>
      <w:r w:rsidR="00764AB4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FA54F4" w:rsidRPr="00AE0DB1">
        <w:rPr>
          <w:rFonts w:ascii="Times New Roman" w:hAnsi="Times New Roman" w:cs="Times New Roman"/>
          <w:sz w:val="20"/>
          <w:szCs w:val="20"/>
        </w:rPr>
        <w:t>Rasha</w:t>
      </w:r>
      <w:r w:rsidR="00764AB4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FA54F4" w:rsidRPr="00AE0DB1">
        <w:rPr>
          <w:rFonts w:ascii="Times New Roman" w:hAnsi="Times New Roman" w:cs="Times New Roman"/>
          <w:sz w:val="20"/>
          <w:szCs w:val="20"/>
        </w:rPr>
        <w:t>Abd El-Ghany</w:t>
      </w:r>
      <w:r w:rsidR="00764AB4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FA54F4" w:rsidRPr="00AE0DB1">
        <w:rPr>
          <w:rFonts w:ascii="Times New Roman" w:hAnsi="Times New Roman" w:cs="Times New Roman"/>
          <w:sz w:val="20"/>
          <w:szCs w:val="20"/>
        </w:rPr>
        <w:t>Khedr</w:t>
      </w:r>
    </w:p>
    <w:p w:rsidR="00D72482" w:rsidRPr="00AE0DB1" w:rsidRDefault="00D72482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eastAsia="zh-CN"/>
        </w:rPr>
      </w:pPr>
    </w:p>
    <w:p w:rsidR="00BE6555" w:rsidRPr="00AE0DB1" w:rsidRDefault="00BE6555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AE0DB1">
        <w:rPr>
          <w:rFonts w:ascii="Times New Roman" w:eastAsia="Times New Roman+FPEF" w:hAnsi="Times New Roman" w:cs="Times New Roman"/>
          <w:sz w:val="20"/>
          <w:szCs w:val="20"/>
          <w:lang w:eastAsia="ja-JP"/>
        </w:rPr>
        <w:t>Clinical Oncology Department, Faculty of Medicine, Tanta University, Egypt</w:t>
      </w:r>
    </w:p>
    <w:p w:rsidR="00D72482" w:rsidRPr="00AE0DB1" w:rsidRDefault="00C9734B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color w:val="0000CC"/>
          <w:sz w:val="20"/>
          <w:szCs w:val="20"/>
        </w:rPr>
      </w:pPr>
      <w:hyperlink r:id="rId8" w:history="1">
        <w:r w:rsidR="00BE6555" w:rsidRPr="00AE0DB1">
          <w:rPr>
            <w:rStyle w:val="Hyperlink"/>
            <w:rFonts w:ascii="Times New Roman" w:hAnsi="Times New Roman" w:cs="Times New Roman"/>
            <w:color w:val="0000CC"/>
            <w:sz w:val="20"/>
            <w:szCs w:val="20"/>
            <w:u w:val="none"/>
          </w:rPr>
          <w:t>Amro_ghannam@yahoo.com</w:t>
        </w:r>
      </w:hyperlink>
    </w:p>
    <w:p w:rsidR="00D72482" w:rsidRPr="00AE0DB1" w:rsidRDefault="00D72482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color w:val="0000CC"/>
          <w:sz w:val="20"/>
          <w:szCs w:val="20"/>
        </w:rPr>
      </w:pPr>
    </w:p>
    <w:p w:rsidR="00AE0DB1" w:rsidRDefault="00CF1D4F" w:rsidP="00AE0DB1">
      <w:pPr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AE0DB1">
        <w:rPr>
          <w:rFonts w:ascii="Times New Roman" w:hAnsi="Times New Roman" w:cs="Times New Roman"/>
          <w:b/>
          <w:bCs/>
          <w:sz w:val="20"/>
          <w:szCs w:val="20"/>
        </w:rPr>
        <w:t>Abstract</w:t>
      </w:r>
      <w:r w:rsidRPr="00AE0DB1">
        <w:rPr>
          <w:rFonts w:ascii="Times New Roman" w:hAnsi="Times New Roman" w:cs="Times New Roman"/>
          <w:sz w:val="20"/>
          <w:szCs w:val="20"/>
        </w:rPr>
        <w:t>:</w:t>
      </w:r>
      <w:r w:rsidR="006A7EA6" w:rsidRPr="00AE0DB1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0D5A01" w:rsidRPr="00AE0DB1">
        <w:rPr>
          <w:rFonts w:ascii="Times New Roman" w:hAnsi="Times New Roman" w:cs="Times New Roman"/>
          <w:b/>
          <w:bCs/>
          <w:sz w:val="20"/>
          <w:szCs w:val="20"/>
        </w:rPr>
        <w:t>Aim</w:t>
      </w:r>
      <w:r w:rsidR="000D5A01" w:rsidRPr="00AE0DB1">
        <w:rPr>
          <w:rFonts w:ascii="Times New Roman" w:hAnsi="Times New Roman" w:cs="Times New Roman"/>
          <w:sz w:val="20"/>
          <w:szCs w:val="20"/>
        </w:rPr>
        <w:t>: The purpose of our study was the evaluation of the difference in clinicopathological characteristics and survival between primary stage I-III right-sided colon (RCC) and left-sided colon (LCC) cancer</w:t>
      </w:r>
      <w:r w:rsidR="005F2D37" w:rsidRPr="00AE0DB1">
        <w:rPr>
          <w:rFonts w:ascii="Times New Roman" w:hAnsi="Times New Roman" w:cs="Times New Roman"/>
          <w:sz w:val="20"/>
          <w:szCs w:val="20"/>
        </w:rPr>
        <w:t>.</w:t>
      </w:r>
      <w:r w:rsidR="006A7EA6" w:rsidRPr="00AE0DB1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b/>
          <w:bCs/>
          <w:sz w:val="20"/>
          <w:szCs w:val="20"/>
        </w:rPr>
        <w:t>Patients and methods:</w:t>
      </w:r>
      <w:r w:rsidR="006A7EA6" w:rsidRPr="00AE0DB1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6A7EA6" w:rsidRPr="00AE0DB1">
        <w:rPr>
          <w:rFonts w:ascii="Times New Roman" w:hAnsi="Times New Roman" w:cs="Times New Roman"/>
          <w:sz w:val="20"/>
          <w:szCs w:val="20"/>
        </w:rPr>
        <w:t>A</w:t>
      </w:r>
      <w:r w:rsidR="000D5A01" w:rsidRPr="00AE0DB1">
        <w:rPr>
          <w:rFonts w:ascii="Times New Roman" w:hAnsi="Times New Roman" w:cs="Times New Roman"/>
          <w:sz w:val="20"/>
          <w:szCs w:val="20"/>
        </w:rPr>
        <w:t xml:space="preserve"> retrospective analysis of 375 Egyptian patients with </w:t>
      </w:r>
      <w:r w:rsidR="005F01F7" w:rsidRPr="00AE0DB1">
        <w:rPr>
          <w:rFonts w:ascii="Times New Roman" w:hAnsi="Times New Roman" w:cs="Times New Roman"/>
          <w:sz w:val="20"/>
          <w:szCs w:val="20"/>
        </w:rPr>
        <w:t>pathological stage</w:t>
      </w:r>
      <w:r w:rsidR="000D5A01" w:rsidRPr="00AE0DB1">
        <w:rPr>
          <w:rFonts w:ascii="Times New Roman" w:hAnsi="Times New Roman" w:cs="Times New Roman"/>
          <w:sz w:val="20"/>
          <w:szCs w:val="20"/>
        </w:rPr>
        <w:t xml:space="preserve"> I-III colon cancer who </w:t>
      </w:r>
      <w:r w:rsidR="005F01F7" w:rsidRPr="00AE0DB1">
        <w:rPr>
          <w:rFonts w:ascii="Times New Roman" w:hAnsi="Times New Roman" w:cs="Times New Roman"/>
          <w:sz w:val="20"/>
          <w:szCs w:val="20"/>
        </w:rPr>
        <w:t>underwent curative</w:t>
      </w:r>
      <w:r w:rsidR="000D5A01" w:rsidRPr="00AE0DB1">
        <w:rPr>
          <w:rFonts w:ascii="Times New Roman" w:hAnsi="Times New Roman" w:cs="Times New Roman"/>
          <w:sz w:val="20"/>
          <w:szCs w:val="20"/>
        </w:rPr>
        <w:t xml:space="preserve"> colectomy from January 2012 and December 2016 was performed</w:t>
      </w:r>
      <w:r w:rsidR="005F01F7" w:rsidRPr="00AE0DB1">
        <w:rPr>
          <w:rFonts w:ascii="Times New Roman" w:hAnsi="Times New Roman" w:cs="Times New Roman"/>
          <w:sz w:val="20"/>
          <w:szCs w:val="20"/>
        </w:rPr>
        <w:t>.</w:t>
      </w:r>
      <w:r w:rsidR="006A7EA6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5F01F7" w:rsidRPr="00AE0DB1">
        <w:rPr>
          <w:rFonts w:ascii="Times New Roman" w:hAnsi="Times New Roman" w:cs="Times New Roman"/>
          <w:sz w:val="20"/>
          <w:szCs w:val="20"/>
        </w:rPr>
        <w:t>Our objective was to explore if there was any difference in clinicopathological characteristics and survival outcome of colon cancer based on tumor side</w:t>
      </w:r>
      <w:r w:rsidR="00E80F16" w:rsidRPr="00AE0DB1">
        <w:rPr>
          <w:rFonts w:ascii="Times New Roman" w:hAnsi="Times New Roman" w:cs="Times New Roman"/>
          <w:sz w:val="20"/>
          <w:szCs w:val="20"/>
        </w:rPr>
        <w:t>.</w:t>
      </w:r>
      <w:r w:rsidR="006A7EA6" w:rsidRPr="00AE0DB1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b/>
          <w:bCs/>
          <w:sz w:val="20"/>
          <w:szCs w:val="20"/>
        </w:rPr>
        <w:t xml:space="preserve">Results: </w:t>
      </w:r>
      <w:r w:rsidR="00E80F1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 total of </w:t>
      </w:r>
      <w:r w:rsidR="00090B11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3</w:t>
      </w:r>
      <w:r w:rsidR="00E80F1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75 patients were analyzed</w:t>
      </w:r>
      <w:r w:rsidR="006F42C9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ith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160 (42.7%) had RCC and 215 (75.3%) had LCC. RCC </w:t>
      </w:r>
      <w:r w:rsidR="002B0ABC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had higher grade with poor differentiation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</w:t>
      </w:r>
      <w:r w:rsidR="006F42C9" w:rsidRPr="00AE0DB1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=0.01) while signet ring type was more common in </w:t>
      </w:r>
      <w:r w:rsidR="002B0ABC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left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ide (</w:t>
      </w:r>
      <w:r w:rsidR="006F42C9" w:rsidRPr="00AE0DB1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=0.08).</w:t>
      </w:r>
      <w:r w:rsidR="006A7EA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2B0ABC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</w:t>
      </w:r>
      <w:r w:rsidR="00E80F1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Mucinous adenocarcinoma (MAC) </w:t>
      </w:r>
      <w:r w:rsidR="0002695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were</w:t>
      </w:r>
      <w:r w:rsidR="00E80F1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more </w:t>
      </w:r>
      <w:r w:rsidR="002B0ABC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common</w:t>
      </w:r>
      <w:r w:rsidR="00E80F1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 RCC</w:t>
      </w:r>
      <w:r w:rsidR="002B0ABC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n LCC</w:t>
      </w:r>
      <w:r w:rsidR="00E80F1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02695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The mean number of lymph node ratio for RCC was higher than that for LCC (</w:t>
      </w:r>
      <w:r w:rsidR="00026956" w:rsidRPr="00AE0DB1">
        <w:rPr>
          <w:rFonts w:ascii="Times New Roman" w:hAnsi="Times New Roman" w:cs="Times New Roman"/>
          <w:sz w:val="20"/>
          <w:szCs w:val="20"/>
        </w:rPr>
        <w:t>0.15</w:t>
      </w:r>
      <w:r w:rsidR="00026956" w:rsidRPr="00AE0DB1">
        <w:rPr>
          <w:rStyle w:val="A0"/>
          <w:rFonts w:ascii="Times New Roman" w:hAnsi="Times New Roman" w:cs="Times New Roman"/>
          <w:b/>
          <w:bCs/>
          <w:color w:val="auto"/>
          <w:sz w:val="20"/>
          <w:szCs w:val="20"/>
        </w:rPr>
        <w:t>±</w:t>
      </w:r>
      <w:r w:rsidR="00026956" w:rsidRPr="00AE0DB1">
        <w:rPr>
          <w:rFonts w:ascii="Times New Roman" w:hAnsi="Times New Roman" w:cs="Times New Roman"/>
          <w:sz w:val="20"/>
          <w:szCs w:val="20"/>
        </w:rPr>
        <w:t>0.27</w:t>
      </w:r>
      <w:r w:rsidR="001C3E1D">
        <w:rPr>
          <w:rFonts w:ascii="Times New Roman" w:hAnsi="Times New Roman" w:cs="Times New Roman" w:hint="eastAsia"/>
          <w:sz w:val="20"/>
          <w:szCs w:val="20"/>
          <w:lang w:eastAsia="zh-CN"/>
        </w:rPr>
        <w:t xml:space="preserve"> </w:t>
      </w:r>
      <w:r w:rsidR="00026956" w:rsidRPr="00AE0DB1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vs</w:t>
      </w:r>
      <w:r w:rsidR="0002695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026956" w:rsidRPr="00AE0DB1">
        <w:rPr>
          <w:rFonts w:ascii="Times New Roman" w:hAnsi="Times New Roman" w:cs="Times New Roman"/>
          <w:sz w:val="20"/>
          <w:szCs w:val="20"/>
        </w:rPr>
        <w:t>0.10</w:t>
      </w:r>
      <w:r w:rsidR="00026956" w:rsidRPr="00AE0DB1">
        <w:rPr>
          <w:rStyle w:val="A0"/>
          <w:rFonts w:ascii="Times New Roman" w:hAnsi="Times New Roman" w:cs="Times New Roman"/>
          <w:b/>
          <w:bCs/>
          <w:color w:val="auto"/>
          <w:sz w:val="20"/>
          <w:szCs w:val="20"/>
        </w:rPr>
        <w:t>±</w:t>
      </w:r>
      <w:r w:rsidR="00026956" w:rsidRPr="00AE0DB1">
        <w:rPr>
          <w:rFonts w:ascii="Times New Roman" w:hAnsi="Times New Roman" w:cs="Times New Roman"/>
          <w:sz w:val="20"/>
          <w:szCs w:val="20"/>
        </w:rPr>
        <w:t>0.24</w:t>
      </w:r>
      <w:r w:rsidR="0002695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; </w:t>
      </w:r>
      <w:r w:rsidR="00026956" w:rsidRPr="00AE0DB1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02695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=0.02)</w:t>
      </w:r>
      <w:r w:rsidR="00AE0DB1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T</w:t>
      </w:r>
      <w:r w:rsidR="0002695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he median survival was not reached.</w:t>
      </w:r>
      <w:r w:rsidR="006A7EA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mean </w:t>
      </w:r>
      <w:r w:rsidR="00FF69F4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overall survival (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OS</w:t>
      </w:r>
      <w:r w:rsidR="00FF69F4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)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for the RCC and LCC patient groups was 54.5</w:t>
      </w:r>
      <w:r w:rsidR="00D27400" w:rsidRPr="00AE0DB1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and 59.5</w:t>
      </w:r>
      <w:r w:rsidR="007A34C0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months, respectively (</w:t>
      </w:r>
      <w:r w:rsidR="006F42C9" w:rsidRPr="00AE0DB1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7A34C0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=0.02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)</w:t>
      </w:r>
      <w:r w:rsidR="00AE0DB1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T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he mean </w:t>
      </w:r>
      <w:r w:rsidR="00FF69F4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disease free survival (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DFS</w:t>
      </w:r>
      <w:r w:rsidR="00FF69F4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)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as 46.2and 54.9</w:t>
      </w:r>
      <w:r w:rsidR="007A34C0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months, </w:t>
      </w:r>
      <w:r w:rsidR="0002695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for the RCC and LCC </w:t>
      </w:r>
      <w:r w:rsidR="007A34C0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respectively (</w:t>
      </w:r>
      <w:r w:rsidR="006F42C9" w:rsidRPr="00AE0DB1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7A34C0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=0.03</w:t>
      </w:r>
      <w:r w:rsidR="00151417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).</w:t>
      </w:r>
      <w:r w:rsidR="00E80F1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Multivariate analysis </w:t>
      </w:r>
      <w:r w:rsidR="006F42C9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revealed that</w:t>
      </w:r>
      <w:r w:rsidR="00E80F1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umor location</w:t>
      </w:r>
      <w:r w:rsidR="007A34C0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</w:t>
      </w:r>
      <w:r w:rsidR="007A72EA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umor </w:t>
      </w:r>
      <w:r w:rsidR="007A34C0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stage</w:t>
      </w:r>
      <w:r w:rsidR="00E80F1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the </w:t>
      </w:r>
      <w:r w:rsidR="00295DBD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lymph node ratio (</w:t>
      </w:r>
      <w:r w:rsidR="00E80F1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LNR</w:t>
      </w:r>
      <w:r w:rsidR="00295DBD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)</w:t>
      </w:r>
      <w:r w:rsidR="00E80F1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</w:t>
      </w:r>
      <w:r w:rsidR="006F42C9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re</w:t>
      </w:r>
      <w:r w:rsidR="00E80F16" w:rsidRP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dependent prognostic factors.</w:t>
      </w:r>
      <w:r w:rsidR="006A7EA6" w:rsidRPr="00AE0DB1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b/>
          <w:bCs/>
          <w:sz w:val="20"/>
          <w:szCs w:val="20"/>
        </w:rPr>
        <w:t>Conclusion:</w:t>
      </w:r>
      <w:r w:rsidR="006A7EA6" w:rsidRPr="00AE0DB1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6A7EA6" w:rsidRPr="00AE0DB1">
        <w:rPr>
          <w:rFonts w:ascii="Times New Roman" w:hAnsi="Times New Roman" w:cs="Times New Roman"/>
          <w:sz w:val="20"/>
          <w:szCs w:val="20"/>
        </w:rPr>
        <w:t>T</w:t>
      </w:r>
      <w:r w:rsidR="00295DBD" w:rsidRPr="00AE0DB1">
        <w:rPr>
          <w:rFonts w:ascii="Times New Roman" w:hAnsi="Times New Roman" w:cs="Times New Roman"/>
          <w:sz w:val="20"/>
          <w:szCs w:val="20"/>
        </w:rPr>
        <w:t>umor located at right side</w:t>
      </w:r>
      <w:r w:rsidR="005C0187" w:rsidRPr="00AE0DB1">
        <w:rPr>
          <w:rFonts w:ascii="Times New Roman" w:hAnsi="Times New Roman" w:cs="Times New Roman"/>
          <w:sz w:val="20"/>
          <w:szCs w:val="20"/>
        </w:rPr>
        <w:t>,</w:t>
      </w:r>
      <w:r w:rsidR="007A72EA" w:rsidRPr="00AE0DB1">
        <w:rPr>
          <w:rFonts w:ascii="Times New Roman" w:hAnsi="Times New Roman" w:cs="Times New Roman"/>
          <w:sz w:val="20"/>
          <w:szCs w:val="20"/>
        </w:rPr>
        <w:t xml:space="preserve"> higher stage</w:t>
      </w:r>
      <w:r w:rsidR="006A7EA6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5C0187" w:rsidRPr="00AE0DB1">
        <w:rPr>
          <w:rFonts w:ascii="Times New Roman" w:hAnsi="Times New Roman" w:cs="Times New Roman"/>
          <w:sz w:val="20"/>
          <w:szCs w:val="20"/>
        </w:rPr>
        <w:t xml:space="preserve">and </w:t>
      </w:r>
      <w:r w:rsidR="006F42C9" w:rsidRPr="00AE0DB1">
        <w:rPr>
          <w:rFonts w:ascii="Times New Roman" w:hAnsi="Times New Roman" w:cs="Times New Roman"/>
          <w:sz w:val="20"/>
          <w:szCs w:val="20"/>
        </w:rPr>
        <w:t>higher</w:t>
      </w:r>
      <w:r w:rsidR="00E80F16" w:rsidRPr="00AE0DB1">
        <w:rPr>
          <w:rFonts w:ascii="Times New Roman" w:hAnsi="Times New Roman" w:cs="Times New Roman"/>
          <w:sz w:val="20"/>
          <w:szCs w:val="20"/>
        </w:rPr>
        <w:t xml:space="preserve"> positive LNR</w:t>
      </w:r>
      <w:r w:rsidR="00295DBD" w:rsidRPr="00AE0DB1">
        <w:rPr>
          <w:rFonts w:ascii="Times New Roman" w:hAnsi="Times New Roman" w:cs="Times New Roman"/>
          <w:sz w:val="20"/>
          <w:szCs w:val="20"/>
        </w:rPr>
        <w:t xml:space="preserve"> were</w:t>
      </w:r>
      <w:r w:rsidR="00E80F16" w:rsidRPr="00AE0DB1">
        <w:rPr>
          <w:rFonts w:ascii="Times New Roman" w:hAnsi="Times New Roman" w:cs="Times New Roman"/>
          <w:sz w:val="20"/>
          <w:szCs w:val="20"/>
        </w:rPr>
        <w:t xml:space="preserve"> significantly</w:t>
      </w:r>
      <w:r w:rsidR="00295DBD" w:rsidRPr="00AE0DB1">
        <w:rPr>
          <w:rFonts w:ascii="Times New Roman" w:hAnsi="Times New Roman" w:cs="Times New Roman"/>
          <w:sz w:val="20"/>
          <w:szCs w:val="20"/>
        </w:rPr>
        <w:t xml:space="preserve"> associated</w:t>
      </w:r>
      <w:r w:rsidR="006A7EA6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295DBD" w:rsidRPr="00AE0DB1">
        <w:rPr>
          <w:rFonts w:ascii="Times New Roman" w:hAnsi="Times New Roman" w:cs="Times New Roman"/>
          <w:sz w:val="20"/>
          <w:szCs w:val="20"/>
        </w:rPr>
        <w:t xml:space="preserve">with </w:t>
      </w:r>
      <w:r w:rsidR="00E80F16" w:rsidRPr="00AE0DB1">
        <w:rPr>
          <w:rFonts w:ascii="Times New Roman" w:hAnsi="Times New Roman" w:cs="Times New Roman"/>
          <w:sz w:val="20"/>
          <w:szCs w:val="20"/>
        </w:rPr>
        <w:t>worse surviva</w:t>
      </w:r>
      <w:r w:rsidR="00AE0DB1" w:rsidRPr="00AE0DB1">
        <w:rPr>
          <w:rFonts w:ascii="Times New Roman" w:hAnsi="Times New Roman" w:cs="Times New Roman"/>
          <w:sz w:val="20"/>
          <w:szCs w:val="20"/>
        </w:rPr>
        <w:t>l</w:t>
      </w:r>
      <w:r w:rsidR="00AE0DB1">
        <w:rPr>
          <w:rFonts w:ascii="Times New Roman" w:hAnsi="Times New Roman" w:cs="Times New Roman"/>
          <w:sz w:val="20"/>
          <w:szCs w:val="20"/>
        </w:rPr>
        <w:t>.</w:t>
      </w:r>
    </w:p>
    <w:p w:rsidR="00AE0DB1" w:rsidRPr="00AE0DB1" w:rsidRDefault="00AE0DB1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eastAsia="zh-CN"/>
        </w:rPr>
      </w:pPr>
      <w:r w:rsidRPr="00AE0DB1">
        <w:rPr>
          <w:rFonts w:ascii="Times New Roman" w:hAnsi="Times New Roman" w:cs="Times New Roman" w:hint="eastAsia"/>
          <w:b/>
          <w:sz w:val="20"/>
          <w:szCs w:val="20"/>
          <w:lang w:val="en-GB"/>
        </w:rPr>
        <w:t>[</w:t>
      </w:r>
      <w:r w:rsidRPr="00AE0DB1">
        <w:rPr>
          <w:rFonts w:ascii="Times New Roman" w:hAnsi="Times New Roman" w:cs="Times New Roman"/>
          <w:sz w:val="20"/>
          <w:szCs w:val="20"/>
        </w:rPr>
        <w:t xml:space="preserve">Amr Ghannam and Rasha Abd El-Ghany Khedr. </w:t>
      </w:r>
      <w:r w:rsidRPr="00AE0DB1">
        <w:rPr>
          <w:rFonts w:ascii="Times New Roman" w:hAnsi="Times New Roman" w:cs="Times New Roman"/>
          <w:b/>
          <w:bCs/>
          <w:sz w:val="20"/>
          <w:szCs w:val="20"/>
        </w:rPr>
        <w:t>Comparison of Clinicopathological Characteristics and Survival Outcome between Right and Left Sided Colon Cancer Patients</w:t>
      </w:r>
      <w:r w:rsidRPr="00AE0DB1">
        <w:rPr>
          <w:rFonts w:ascii="Times New Roman" w:eastAsia="Times New Roman" w:hAnsi="Times New Roman" w:cs="Times New Roman"/>
          <w:b/>
          <w:bCs/>
          <w:sz w:val="20"/>
          <w:szCs w:val="20"/>
          <w:lang w:bidi="fa-IR"/>
        </w:rPr>
        <w:t>.</w:t>
      </w:r>
      <w:r w:rsidRPr="00AE0DB1">
        <w:rPr>
          <w:rFonts w:ascii="Times New Roman" w:hAnsi="Times New Roman" w:cs="Times New Roman"/>
          <w:i/>
          <w:sz w:val="20"/>
          <w:szCs w:val="20"/>
        </w:rPr>
        <w:t xml:space="preserve"> Cancer Biology</w:t>
      </w:r>
      <w:r w:rsidRPr="00AE0DB1">
        <w:rPr>
          <w:rFonts w:ascii="Times New Roman" w:hAnsi="Times New Roman" w:cs="Times New Roman"/>
          <w:sz w:val="20"/>
          <w:szCs w:val="20"/>
        </w:rPr>
        <w:t xml:space="preserve"> 201</w:t>
      </w:r>
      <w:r w:rsidRPr="00AE0DB1">
        <w:rPr>
          <w:rFonts w:ascii="Times New Roman" w:hAnsi="Times New Roman" w:cs="Times New Roman" w:hint="eastAsia"/>
          <w:sz w:val="20"/>
          <w:szCs w:val="20"/>
        </w:rPr>
        <w:t>8</w:t>
      </w:r>
      <w:r w:rsidRPr="00AE0DB1">
        <w:rPr>
          <w:rFonts w:ascii="Times New Roman" w:hAnsi="Times New Roman" w:cs="Times New Roman"/>
          <w:sz w:val="20"/>
          <w:szCs w:val="20"/>
        </w:rPr>
        <w:t>;</w:t>
      </w:r>
      <w:r w:rsidRPr="00AE0DB1">
        <w:rPr>
          <w:rFonts w:ascii="Times New Roman" w:hAnsi="Times New Roman" w:cs="Times New Roman" w:hint="eastAsia"/>
          <w:sz w:val="20"/>
          <w:szCs w:val="20"/>
        </w:rPr>
        <w:t>8</w:t>
      </w:r>
      <w:r w:rsidRPr="00AE0DB1">
        <w:rPr>
          <w:rFonts w:ascii="Times New Roman" w:hAnsi="Times New Roman" w:cs="Times New Roman"/>
          <w:sz w:val="20"/>
          <w:szCs w:val="20"/>
        </w:rPr>
        <w:t>(</w:t>
      </w:r>
      <w:r w:rsidRPr="00AE0DB1">
        <w:rPr>
          <w:rFonts w:ascii="Times New Roman" w:hAnsi="Times New Roman" w:cs="Times New Roman" w:hint="eastAsia"/>
          <w:sz w:val="20"/>
          <w:szCs w:val="20"/>
        </w:rPr>
        <w:t>4</w:t>
      </w:r>
      <w:r w:rsidRPr="00AE0DB1">
        <w:rPr>
          <w:rFonts w:ascii="Times New Roman" w:hAnsi="Times New Roman" w:cs="Times New Roman"/>
          <w:sz w:val="20"/>
          <w:szCs w:val="20"/>
        </w:rPr>
        <w:t>):</w:t>
      </w:r>
      <w:r w:rsidR="00EE68F8">
        <w:rPr>
          <w:rFonts w:ascii="Times New Roman" w:hAnsi="Times New Roman" w:cs="Times New Roman"/>
          <w:noProof/>
          <w:color w:val="000000"/>
          <w:sz w:val="20"/>
          <w:szCs w:val="20"/>
        </w:rPr>
        <w:t>152-158</w:t>
      </w:r>
      <w:r w:rsidRPr="00AE0DB1">
        <w:rPr>
          <w:rFonts w:ascii="Times New Roman" w:hAnsi="Times New Roman" w:cs="Times New Roman"/>
          <w:sz w:val="20"/>
          <w:szCs w:val="20"/>
        </w:rPr>
        <w:t xml:space="preserve">]. </w:t>
      </w:r>
      <w:r w:rsidRPr="00AE0DB1">
        <w:rPr>
          <w:rStyle w:val="msonormal0"/>
          <w:rFonts w:ascii="Times New Roman" w:eastAsia="宋" w:hAnsi="Times New Roman" w:cs="Times New Roman"/>
          <w:sz w:val="20"/>
          <w:szCs w:val="20"/>
        </w:rPr>
        <w:t>ISSN: 2150-1041 (print); ISSN: 2150-105X (online)</w:t>
      </w:r>
      <w:r w:rsidRPr="00AE0DB1">
        <w:rPr>
          <w:rFonts w:ascii="Times New Roman" w:hAnsi="Times New Roman" w:cs="Times New Roman"/>
          <w:sz w:val="20"/>
          <w:szCs w:val="20"/>
        </w:rPr>
        <w:t xml:space="preserve">. </w:t>
      </w:r>
      <w:hyperlink r:id="rId9" w:history="1">
        <w:r w:rsidRPr="00AE0DB1">
          <w:rPr>
            <w:rStyle w:val="Hyperlink"/>
            <w:rFonts w:ascii="Times New Roman" w:hAnsi="Times New Roman" w:cs="Times New Roman"/>
            <w:sz w:val="20"/>
            <w:szCs w:val="20"/>
          </w:rPr>
          <w:t>http://www.cancerbio.net</w:t>
        </w:r>
      </w:hyperlink>
      <w:r w:rsidRPr="00AE0DB1">
        <w:rPr>
          <w:rFonts w:ascii="Times New Roman" w:hAnsi="Times New Roman" w:cs="Times New Roman"/>
          <w:sz w:val="20"/>
          <w:szCs w:val="20"/>
        </w:rPr>
        <w:t>.</w:t>
      </w:r>
      <w:r w:rsidRPr="00AE0DB1">
        <w:rPr>
          <w:rFonts w:ascii="Times New Roman" w:hAnsi="Times New Roman" w:cs="Times New Roman" w:hint="eastAsia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  <w:lang w:eastAsia="zh-CN"/>
        </w:rPr>
        <w:t>13</w:t>
      </w:r>
      <w:r w:rsidRPr="00AE0DB1">
        <w:rPr>
          <w:rFonts w:ascii="Times New Roman" w:hAnsi="Times New Roman" w:cs="Times New Roman" w:hint="eastAsia"/>
          <w:sz w:val="20"/>
          <w:szCs w:val="20"/>
        </w:rPr>
        <w:t xml:space="preserve">. </w:t>
      </w:r>
      <w:r w:rsidRPr="00AE0DB1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doi:</w:t>
      </w:r>
      <w:hyperlink r:id="rId10" w:history="1">
        <w:r w:rsidRPr="00AE0DB1">
          <w:rPr>
            <w:rStyle w:val="Hyperlink"/>
            <w:rFonts w:ascii="Times New Roman" w:hAnsi="Times New Roman" w:cs="Times New Roman"/>
            <w:sz w:val="20"/>
            <w:szCs w:val="20"/>
            <w:shd w:val="clear" w:color="auto" w:fill="FFFFFF"/>
          </w:rPr>
          <w:t>10.7537/mars</w:t>
        </w:r>
        <w:r w:rsidRPr="00AE0DB1">
          <w:rPr>
            <w:rStyle w:val="Hyperlink"/>
            <w:rFonts w:ascii="Times New Roman" w:hAnsi="Times New Roman" w:cs="Times New Roman" w:hint="eastAsia"/>
            <w:sz w:val="20"/>
            <w:szCs w:val="20"/>
            <w:shd w:val="clear" w:color="auto" w:fill="FFFFFF"/>
          </w:rPr>
          <w:t>cbj0804</w:t>
        </w:r>
        <w:r w:rsidRPr="00AE0DB1">
          <w:rPr>
            <w:rStyle w:val="Hyperlink"/>
            <w:rFonts w:ascii="Times New Roman" w:hAnsi="Times New Roman" w:cs="Times New Roman"/>
            <w:sz w:val="20"/>
            <w:szCs w:val="20"/>
            <w:shd w:val="clear" w:color="auto" w:fill="FFFFFF"/>
          </w:rPr>
          <w:t>1</w:t>
        </w:r>
        <w:r w:rsidRPr="00AE0DB1">
          <w:rPr>
            <w:rStyle w:val="Hyperlink"/>
            <w:rFonts w:ascii="Times New Roman" w:hAnsi="Times New Roman" w:cs="Times New Roman" w:hint="eastAsia"/>
            <w:sz w:val="20"/>
            <w:szCs w:val="20"/>
            <w:shd w:val="clear" w:color="auto" w:fill="FFFFFF"/>
          </w:rPr>
          <w:t>8.</w:t>
        </w:r>
        <w:r>
          <w:rPr>
            <w:rStyle w:val="Hyperlink"/>
            <w:rFonts w:ascii="Times New Roman" w:hAnsi="Times New Roman" w:cs="Times New Roman" w:hint="eastAsia"/>
            <w:sz w:val="20"/>
            <w:szCs w:val="20"/>
            <w:shd w:val="clear" w:color="auto" w:fill="FFFFFF"/>
            <w:lang w:eastAsia="zh-CN"/>
          </w:rPr>
          <w:t>13</w:t>
        </w:r>
      </w:hyperlink>
      <w:r w:rsidRPr="00AE0DB1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.</w:t>
      </w:r>
    </w:p>
    <w:p w:rsidR="006F42C9" w:rsidRPr="00D72482" w:rsidRDefault="006F42C9" w:rsidP="00AE0DB1">
      <w:pPr>
        <w:pStyle w:val="Default"/>
        <w:snapToGrid w:val="0"/>
        <w:jc w:val="both"/>
        <w:rPr>
          <w:rFonts w:ascii="Times New Roman" w:hAnsi="Times New Roman" w:cs="Times New Roman"/>
          <w:b/>
          <w:bCs/>
          <w:color w:val="auto"/>
          <w:sz w:val="20"/>
          <w:szCs w:val="20"/>
        </w:rPr>
      </w:pPr>
    </w:p>
    <w:p w:rsidR="006B0EE6" w:rsidRPr="00D72482" w:rsidRDefault="00CF1D4F" w:rsidP="00AE0DB1">
      <w:pPr>
        <w:pStyle w:val="Default"/>
        <w:snapToGrid w:val="0"/>
        <w:jc w:val="both"/>
        <w:rPr>
          <w:rFonts w:ascii="Times New Roman" w:hAnsi="Times New Roman" w:cs="Times New Roman"/>
          <w:b/>
          <w:bCs/>
          <w:color w:val="auto"/>
          <w:sz w:val="20"/>
          <w:szCs w:val="20"/>
        </w:rPr>
      </w:pPr>
      <w:r w:rsidRPr="00D72482">
        <w:rPr>
          <w:rFonts w:ascii="Times New Roman" w:hAnsi="Times New Roman" w:cs="Times New Roman"/>
          <w:b/>
          <w:bCs/>
          <w:color w:val="auto"/>
          <w:sz w:val="20"/>
          <w:szCs w:val="20"/>
        </w:rPr>
        <w:t>K</w:t>
      </w:r>
      <w:r w:rsidR="002516F2" w:rsidRPr="00D72482">
        <w:rPr>
          <w:rFonts w:ascii="Times New Roman" w:hAnsi="Times New Roman" w:cs="Times New Roman"/>
          <w:b/>
          <w:bCs/>
          <w:color w:val="auto"/>
          <w:sz w:val="20"/>
          <w:szCs w:val="20"/>
        </w:rPr>
        <w:t>ey Words:</w:t>
      </w:r>
      <w:r w:rsidR="002516F2" w:rsidRPr="00D72482">
        <w:rPr>
          <w:rFonts w:ascii="Times New Roman" w:hAnsi="Times New Roman" w:cs="Times New Roman"/>
          <w:color w:val="auto"/>
          <w:sz w:val="20"/>
          <w:szCs w:val="20"/>
        </w:rPr>
        <w:t xml:space="preserve"> colon cancer; tumor location</w:t>
      </w:r>
      <w:r w:rsidR="00493E8F" w:rsidRPr="00D72482">
        <w:rPr>
          <w:rFonts w:ascii="Times New Roman" w:hAnsi="Times New Roman" w:cs="Times New Roman"/>
          <w:color w:val="auto"/>
          <w:sz w:val="20"/>
          <w:szCs w:val="20"/>
        </w:rPr>
        <w:t>,</w:t>
      </w:r>
      <w:r w:rsidR="00BB1FF3" w:rsidRPr="00D72482">
        <w:rPr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493E8F" w:rsidRPr="00D72482">
        <w:rPr>
          <w:rFonts w:ascii="Times New Roman" w:hAnsi="Times New Roman" w:cs="Times New Roman"/>
          <w:color w:val="auto"/>
          <w:sz w:val="20"/>
          <w:szCs w:val="20"/>
        </w:rPr>
        <w:t>prognosis.</w:t>
      </w:r>
    </w:p>
    <w:p w:rsidR="00AE0DB1" w:rsidRDefault="00D72482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Style w:val="A1"/>
          <w:rFonts w:ascii="Times New Roman" w:hAnsi="Times New Roman" w:cs="Times New Roman"/>
          <w:b/>
          <w:bCs/>
          <w:color w:val="auto"/>
          <w:sz w:val="20"/>
          <w:szCs w:val="20"/>
        </w:rPr>
        <w:sectPr w:rsidR="00AE0DB1" w:rsidSect="00EE68F8">
          <w:headerReference w:type="default" r:id="rId11"/>
          <w:footerReference w:type="default" r:id="rId12"/>
          <w:type w:val="continuous"/>
          <w:pgSz w:w="12242" w:h="15842" w:code="1"/>
          <w:pgMar w:top="1440" w:right="1440" w:bottom="1440" w:left="1440" w:header="720" w:footer="720" w:gutter="0"/>
          <w:pgNumType w:start="152"/>
          <w:cols w:space="720"/>
          <w:docGrid w:linePitch="360"/>
        </w:sectPr>
      </w:pPr>
      <w:r>
        <w:rPr>
          <w:rStyle w:val="A1"/>
          <w:rFonts w:ascii="Times New Roman" w:hAnsi="Times New Roman" w:cs="Times New Roman"/>
          <w:b/>
          <w:bCs/>
          <w:color w:val="auto"/>
          <w:sz w:val="20"/>
          <w:szCs w:val="20"/>
        </w:rPr>
        <w:cr/>
      </w:r>
    </w:p>
    <w:p w:rsidR="00511D00" w:rsidRPr="00D72482" w:rsidRDefault="00BE6555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Style w:val="A1"/>
          <w:rFonts w:ascii="Times New Roman" w:hAnsi="Times New Roman" w:cs="Times New Roman"/>
          <w:b/>
          <w:bCs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b/>
          <w:bCs/>
          <w:color w:val="auto"/>
          <w:sz w:val="20"/>
          <w:szCs w:val="20"/>
        </w:rPr>
        <w:lastRenderedPageBreak/>
        <w:t xml:space="preserve">1. </w:t>
      </w:r>
      <w:r w:rsidR="00511D00" w:rsidRPr="00D72482">
        <w:rPr>
          <w:rStyle w:val="A1"/>
          <w:rFonts w:ascii="Times New Roman" w:hAnsi="Times New Roman" w:cs="Times New Roman"/>
          <w:b/>
          <w:bCs/>
          <w:color w:val="auto"/>
          <w:sz w:val="20"/>
          <w:szCs w:val="20"/>
        </w:rPr>
        <w:t>Introduction</w:t>
      </w:r>
    </w:p>
    <w:p w:rsidR="004C42C0" w:rsidRPr="00D72482" w:rsidRDefault="004C42C0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Colorectal cancer </w:t>
      </w:r>
      <w:r w:rsidR="00511D0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(CRC) is a </w:t>
      </w:r>
      <w:r w:rsidR="007013B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erious</w:t>
      </w:r>
      <w:r w:rsidR="00511D0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health problem and is the </w:t>
      </w:r>
      <w:r w:rsidR="006D242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3</w:t>
      </w:r>
      <w:r w:rsidR="006D2429" w:rsidRPr="00D72482">
        <w:rPr>
          <w:rStyle w:val="A1"/>
          <w:rFonts w:ascii="Times New Roman" w:hAnsi="Times New Roman" w:cs="Times New Roman"/>
          <w:color w:val="auto"/>
          <w:sz w:val="20"/>
          <w:szCs w:val="20"/>
          <w:vertAlign w:val="superscript"/>
        </w:rPr>
        <w:t>rd</w:t>
      </w:r>
      <w:r w:rsidR="00511D0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most common </w:t>
      </w:r>
      <w:r w:rsidR="007013B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ancer</w:t>
      </w:r>
      <w:r w:rsidR="00511D0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orldwide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3A590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Ferlay&lt;/Author&gt;&lt;Year&gt;2015&lt;/Year&gt;&lt;RecNum&gt;36&lt;/RecNum&gt;&lt;DisplayText&gt;[1]&lt;/DisplayText&gt;&lt;record&gt;&lt;rec-number&gt;36&lt;/rec-number&gt;&lt;foreign-keys&gt;&lt;key app="EN" db-id="p5waz0r5re9r0pexvrhv2ramd09d0pw5sw0d" timestamp="1547199296"&gt;36&lt;/key&gt;&lt;/foreign-keys&gt;&lt;ref-type name="Journal Article"&gt;17&lt;/ref-type&gt;&lt;contributors&gt;&lt;authors&gt;&lt;author&gt;Ferlay, Jacques&lt;/author&gt;&lt;author&gt;Soerjomataram, Isabelle&lt;/author&gt;&lt;author&gt;Dikshit, Rajesh&lt;/author&gt;&lt;author&gt;Eser, Sultan&lt;/author&gt;&lt;author&gt;Mathers, Colin&lt;/author&gt;&lt;author&gt;Rebelo, Marise&lt;/author&gt;&lt;author&gt;Parkin, Donald Maxwell&lt;/author&gt;&lt;author&gt;Forman, David&lt;/author&gt;&lt;author&gt;Bray, Freddie&lt;/author&gt;&lt;/authors&gt;&lt;/contributors&gt;&lt;titles&gt;&lt;title&gt;Cancer incidence and mortality worldwide: sources, methods and major patterns in GLOBOCAN 2012&lt;/title&gt;&lt;secondary-title&gt;International journal of cancer&lt;/secondary-title&gt;&lt;/titles&gt;&lt;periodical&gt;&lt;full-title&gt;International journal of cancer&lt;/full-title&gt;&lt;/periodical&gt;&lt;pages&gt;E359-E386&lt;/pages&gt;&lt;volume&gt;136&lt;/volume&gt;&lt;number&gt;5&lt;/number&gt;&lt;dates&gt;&lt;year&gt;2015&lt;/year&gt;&lt;/dates&gt;&lt;isbn&gt;1097-0215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3A590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" w:tooltip="Ferlay, 2015 #36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</w:t>
        </w:r>
      </w:hyperlink>
      <w:r w:rsidR="003A590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</w:t>
      </w:r>
      <w:r w:rsidR="003A590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n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 United States</w:t>
      </w:r>
      <w:r w:rsidR="00511D0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3A590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in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2018, </w:t>
      </w:r>
      <w:r w:rsidR="006D242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pproximately</w:t>
      </w:r>
      <w:r w:rsidR="007013B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ne hundred thousands of</w:t>
      </w:r>
      <w:r w:rsidR="006D242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new cases of colorectal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ancer will occur.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3A590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Siegel&lt;/Author&gt;&lt;Year&gt;2018&lt;/Year&gt;&lt;RecNum&gt;35&lt;/RecNum&gt;&lt;DisplayText&gt;[2]&lt;/DisplayText&gt;&lt;record&gt;&lt;rec-number&gt;35&lt;/rec-number&gt;&lt;foreign-keys&gt;&lt;key app="EN" db-id="p5waz0r5re9r0pexvrhv2ramd09d0pw5sw0d" timestamp="1547198520"&gt;35&lt;/key&gt;&lt;/foreign-keys&gt;&lt;ref-type name="Generic"&gt;13&lt;/ref-type&gt;&lt;contributors&gt;&lt;authors&gt;&lt;author&gt;Siegel, RL&lt;/author&gt;&lt;author&gt;Miller, KD&lt;/author&gt;&lt;author&gt;Jemal, A&lt;/author&gt;&lt;/authors&gt;&lt;/contributors&gt;&lt;titles&gt;&lt;title&gt;Cancer statistics, 2018 CA: a cancer. J Clin 68: 7–30&lt;/title&gt;&lt;/titles&gt;&lt;dates&gt;&lt;year&gt;2018&lt;/year&gt;&lt;/dates&gt;&lt;urls&gt;&lt;/urls&gt;&lt;/record&gt;&lt;/Cite&gt;&lt;Cite&gt;&lt;Author&gt;Siegel&lt;/Author&gt;&lt;Year&gt;2018&lt;/Year&gt;&lt;RecNum&gt;35&lt;/RecNum&gt;&lt;record&gt;&lt;rec-number&gt;35&lt;/rec-number&gt;&lt;foreign-keys&gt;&lt;key app="EN" db-id="p5waz0r5re9r0pexvrhv2ramd09d0pw5sw0d" timestamp="1547198520"&gt;35&lt;/key&gt;&lt;/foreign-keys&gt;&lt;ref-type name="Generic"&gt;13&lt;/ref-type&gt;&lt;contributors&gt;&lt;authors&gt;&lt;author&gt;Siegel, RL&lt;/author&gt;&lt;author&gt;Miller, KD&lt;/author&gt;&lt;author&gt;Jemal, A&lt;/author&gt;&lt;/authors&gt;&lt;/contributors&gt;&lt;titles&gt;&lt;title&gt;Cancer statistics, 2018 CA: a cancer. J Clin 68: 7–30&lt;/title&gt;&lt;/titles&gt;&lt;dates&gt;&lt;year&gt;2018&lt;/year&gt;&lt;/dates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3A590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2" w:tooltip="Siegel, 2018 #35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2</w:t>
        </w:r>
      </w:hyperlink>
      <w:r w:rsidR="003A590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</w:p>
    <w:p w:rsidR="005C754D" w:rsidRPr="00D72482" w:rsidRDefault="004772C2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Colonic carcinoma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rising from different </w:t>
      </w:r>
      <w:r w:rsidR="0043432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ites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f the colon are distinct</w:t>
      </w:r>
      <w:r w:rsidR="0043432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both in clinical and molecular characteristics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BF116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ight-sided tumors (</w:t>
      </w:r>
      <w:r w:rsidR="006B5A6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defined as </w:t>
      </w:r>
      <w:r w:rsidR="00BF116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ose </w:t>
      </w:r>
      <w:r w:rsidR="000F097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rising from</w:t>
      </w:r>
      <w:r w:rsidR="00BF116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 appendix, cecum, ascending colon, hepatic flexure, or </w:t>
      </w:r>
      <w:r w:rsidR="006B5A6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proximal </w:t>
      </w:r>
      <w:r w:rsidR="00BF116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wo-thirds of the transverse colon) </w:t>
      </w:r>
      <w:r w:rsidR="006B5A6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riginate</w:t>
      </w:r>
      <w:r w:rsidR="00BF116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from the embryonic midgut. In contrast,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eft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ided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umors (</w:t>
      </w:r>
      <w:r w:rsidR="006B5A6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ose arising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 the </w:t>
      </w:r>
      <w:r w:rsidR="006B5A6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istal one-third of the transverse colon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plenic flexure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descending colon, sigmoid colon, </w:t>
      </w:r>
      <w:r w:rsidR="006B5A6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r rectum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) </w:t>
      </w:r>
      <w:r w:rsidR="006B5A6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riginate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from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 embryonic hindgut.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F8404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Tejpar&lt;/Author&gt;&lt;Year&gt;2017&lt;/Year&gt;&lt;RecNum&gt;23&lt;/RecNum&gt;&lt;DisplayText&gt;[3]&lt;/DisplayText&gt;&lt;record&gt;&lt;rec-number&gt;23&lt;/rec-number&gt;&lt;foreign-keys&gt;&lt;key app="EN" db-id="p5waz0r5re9r0pexvrhv2ramd09d0pw5sw0d" timestamp="1547100389"&gt;23&lt;/key&gt;&lt;/foreign-keys&gt;&lt;ref-type name="Journal Article"&gt;17&lt;/ref-type&gt;&lt;contributors&gt;&lt;authors&gt;&lt;author&gt;Tejpar, Sabine&lt;/author&gt;&lt;author&gt;Stintzing, Sebastian&lt;/author&gt;&lt;author&gt;Ciardiello, Fortunato&lt;/author&gt;&lt;author&gt;Tabernero, Josep&lt;/author&gt;&lt;author&gt;Van Cutsem, Eric&lt;/author&gt;&lt;author&gt;Beier, Frank&lt;/author&gt;&lt;author&gt;Esser, Regina&lt;/author&gt;&lt;author&gt;Lenz, Heinz-Josef&lt;/author&gt;&lt;author&gt;Heinemann, Volker&lt;/author&gt;&lt;/authors&gt;&lt;/contributors&gt;&lt;titles&gt;&lt;title&gt;Prognostic and predictive relevance of primary tumor location in patients with RAS wild-type metastatic colorectal cancer: retrospective analyses of the CRYSTAL and FIRE-3 trials&lt;/title&gt;&lt;secondary-title&gt;JAMA oncology&lt;/secondary-title&gt;&lt;/titles&gt;&lt;periodical&gt;&lt;full-title&gt;JAMA oncology&lt;/full-title&gt;&lt;/periodical&gt;&lt;pages&gt;194-201&lt;/pages&gt;&lt;volume&gt;3&lt;/volume&gt;&lt;number&gt;2&lt;/number&gt;&lt;dates&gt;&lt;year&gt;2017&lt;/year&gt;&lt;/dates&gt;&lt;isbn&gt;2374-2437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47047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3" w:tooltip="Tejpar, 2017 #23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</w:t>
        </w:r>
      </w:hyperlink>
      <w:r w:rsidR="0047047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</w:p>
    <w:p w:rsidR="005C754D" w:rsidRPr="00D72482" w:rsidRDefault="00F854B1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s a result of differe</w:t>
      </w:r>
      <w:r w:rsidR="00B76A4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nt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embryological origin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b</w:t>
      </w:r>
      <w:r w:rsidR="007F47D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th </w:t>
      </w:r>
      <w:r w:rsidR="00B76A4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CC</w:t>
      </w:r>
      <w:r w:rsidR="007F47D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</w:t>
      </w:r>
      <w:r w:rsidR="00B76A4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CC</w:t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ave different</w:t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genetic profiles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9A69A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ight-sided tumors are more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frequently characterized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by a </w:t>
      </w:r>
      <w:r w:rsidR="009A69A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number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f </w:t>
      </w:r>
      <w:r w:rsidR="00134F0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negative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prognostic factors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ncluding </w:t>
      </w:r>
      <w:r w:rsidR="00134F0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positive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BRAF mutation, microsatellite instabilit</w:t>
      </w:r>
      <w:r w:rsidR="00D7248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y (</w:t>
      </w:r>
      <w:r w:rsidR="007F47D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MSI)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p</w:t>
      </w:r>
      <w:r w:rsidR="00134F0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sitive serrated pathway signature,</w:t>
      </w:r>
      <w:r w:rsidR="00764AB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ypermutation, and mucinous</w:t>
      </w:r>
      <w:r w:rsidR="00134F0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denocarcinoma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histology</w:t>
      </w:r>
      <w:r w:rsidR="00A203B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A15B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n the other hand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umors </w:t>
      </w:r>
      <w:r w:rsidR="00AA15B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located at left side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more frequently </w:t>
      </w:r>
      <w:r w:rsidR="009A69A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as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gene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xpression profiles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characteri</w:t>
      </w:r>
      <w:r w:rsidR="00BC163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zed by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 EGFR </w:t>
      </w:r>
      <w:r w:rsidR="009A69A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(epidermal growth factor receptor</w:t>
      </w:r>
      <w:r w:rsidR="004367E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)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hibitor–</w:t>
      </w:r>
      <w:r w:rsidR="009A69A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nsitive</w:t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phenotyp</w:t>
      </w:r>
      <w:r w:rsidR="00D7248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 (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e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GFR/ERBB2[formerlyHER2orHER2/neu] </w:t>
      </w:r>
      <w:r w:rsidR="009A69A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mplified, 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lastRenderedPageBreak/>
        <w:t>epiregulin high, and possessing classic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hromosomal instability</w:t>
      </w:r>
      <w:r w:rsidR="005C75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).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HdWlubmV5PC9BdXRob3I+PFllYXI+MjAxNTwvWWVhcj48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</w:fldData>
        </w:fldChar>
      </w:r>
      <w:r w:rsidR="00D12BC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HdWlubmV5PC9BdXRob3I+PFllYXI+MjAxNTwvWWVhcj48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</w:fldData>
        </w:fldChar>
      </w:r>
      <w:r w:rsidR="00D12BC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.DATA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C2794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4" w:tooltip="Guinney, 2015 #6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4-7</w:t>
        </w:r>
      </w:hyperlink>
      <w:r w:rsidR="00C2794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</w:p>
    <w:p w:rsidR="00FB2BEE" w:rsidRPr="00D72482" w:rsidRDefault="001C3E1D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arlier trials</w:t>
      </w:r>
      <w:r w:rsidR="00C2794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have </w:t>
      </w:r>
      <w:r w:rsidR="0073375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ncluded that the prognosis and biology of colorectal cancer is different</w:t>
      </w:r>
      <w:r w:rsidR="00C2794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based on </w:t>
      </w:r>
      <w:r w:rsidR="007F47D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location of </w:t>
      </w:r>
      <w:r w:rsidR="00DE44A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primary tumor</w:t>
      </w:r>
      <w:r w:rsidR="007F47D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hether it is </w:t>
      </w:r>
      <w:r w:rsidR="00C2794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ight</w:t>
      </w:r>
      <w:r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C2794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r left-sided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DaHJpc3RvZG91bGlkaXM8L0F1dGhvcj48WWVhcj4yMDEw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</w:fldData>
        </w:fldChar>
      </w:r>
      <w:r w:rsidR="00C2794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DaHJpc3RvZG91bGlkaXM8L0F1dGhvcj48WWVhcj4yMDEw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</w:fldData>
        </w:fldChar>
      </w:r>
      <w:r w:rsidR="00C2794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.DATA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C2794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8" w:tooltip="Christodoulidis, 2010 #2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8</w:t>
        </w:r>
      </w:hyperlink>
      <w:r w:rsidR="00C2794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9" w:tooltip="Komuro, 2005 #1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9</w:t>
        </w:r>
      </w:hyperlink>
      <w:r w:rsidR="00C2794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C2794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There is </w:t>
      </w:r>
      <w:r w:rsidR="007F47D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till </w:t>
      </w:r>
      <w:r w:rsidR="00A26D6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no consensus</w:t>
      </w:r>
      <w:r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A26D6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at</w:t>
      </w:r>
      <w:r w:rsidR="00C2794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umor </w:t>
      </w:r>
      <w:r w:rsidR="007F47D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ite</w:t>
      </w:r>
      <w:r w:rsidR="00C2794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tself represents an independent prognostic factor. </w:t>
      </w:r>
    </w:p>
    <w:p w:rsidR="00FB2BEE" w:rsidRPr="00D72482" w:rsidRDefault="00AE2A14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Many </w:t>
      </w:r>
      <w:r w:rsidR="001C3E1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rials proved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t RCC </w:t>
      </w:r>
      <w:r w:rsidR="00DE44A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have 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n inferior prognosis</w:t>
      </w:r>
      <w:r w:rsidR="00DD21B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compared to </w:t>
      </w:r>
      <w:r w:rsidR="002E150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eft</w:t>
      </w:r>
      <w:r w:rsidR="00DD21B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ided tumors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3A590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Masoomi&lt;/Author&gt;&lt;Year&gt;2011&lt;/Year&gt;&lt;RecNum&gt;8&lt;/RecNum&gt;&lt;DisplayText&gt;[10, 11]&lt;/DisplayText&gt;&lt;record&gt;&lt;rec-number&gt;8&lt;/rec-number&gt;&lt;foreign-keys&gt;&lt;key app="EN" db-id="p5waz0r5re9r0pexvrhv2ramd09d0pw5sw0d" timestamp="1545862450"&gt;8&lt;/key&gt;&lt;/foreign-keys&gt;&lt;ref-type name="Journal Article"&gt;17&lt;/ref-type&gt;&lt;contributors&gt;&lt;authors&gt;&lt;author&gt;Masoomi, Hossein&lt;/author&gt;&lt;author&gt;Buchberg, Brian&lt;/author&gt;&lt;author&gt;Dang, Phat&lt;/author&gt;&lt;author&gt;Carmichael, Joseph C&lt;/author&gt;&lt;author&gt;Mills, Steven&lt;/author&gt;&lt;author&gt;Stamos, Michael J&lt;/author&gt;&lt;/authors&gt;&lt;/contributors&gt;&lt;titles&gt;&lt;title&gt;Outcomes of right vs. left colectomy for colon cancer&lt;/title&gt;&lt;secondary-title&gt;Journal of Gastrointestinal Surgery&lt;/secondary-title&gt;&lt;/titles&gt;&lt;periodical&gt;&lt;full-title&gt;Journal of Gastrointestinal Surgery&lt;/full-title&gt;&lt;/periodical&gt;&lt;pages&gt;2023&lt;/pages&gt;&lt;volume&gt;15&lt;/volume&gt;&lt;number&gt;11&lt;/number&gt;&lt;dates&gt;&lt;year&gt;2011&lt;/year&gt;&lt;/dates&gt;&lt;isbn&gt;1091-255X&lt;/isbn&gt;&lt;urls&gt;&lt;/urls&gt;&lt;/record&gt;&lt;/Cite&gt;&lt;Cite&gt;&lt;Author&gt;Meguid&lt;/Author&gt;&lt;Year&gt;2008&lt;/Year&gt;&lt;RecNum&gt;9&lt;/RecNum&gt;&lt;record&gt;&lt;rec-number&gt;9&lt;/rec-number&gt;&lt;foreign-keys&gt;&lt;key app="EN" db-id="p5waz0r5re9r0pexvrhv2ramd09d0pw5sw0d" timestamp="1545862679"&gt;9&lt;/key&gt;&lt;/foreign-keys&gt;&lt;ref-type name="Journal Article"&gt;17&lt;/ref-type&gt;&lt;contributors&gt;&lt;authors&gt;&lt;author&gt;Meguid, Robert A&lt;/author&gt;&lt;author&gt;Slidell, Mark B&lt;/author&gt;&lt;author&gt;Wolfgang, Christopher L&lt;/author&gt;&lt;author&gt;Chang, David C&lt;/author&gt;&lt;author&gt;Ahuja, Nita&lt;/author&gt;&lt;/authors&gt;&lt;/contributors&gt;&lt;titles&gt;&lt;title&gt;Is there a difference in survival between right-versus left-sided colon cancers?&lt;/title&gt;&lt;secondary-title&gt;Annals of surgical oncology&lt;/secondary-title&gt;&lt;/titles&gt;&lt;periodical&gt;&lt;full-title&gt;Annals of surgical oncology&lt;/full-title&gt;&lt;/periodical&gt;&lt;pages&gt;2388&lt;/pages&gt;&lt;volume&gt;15&lt;/volume&gt;&lt;number&gt;9&lt;/number&gt;&lt;dates&gt;&lt;year&gt;2008&lt;/year&gt;&lt;/dates&gt;&lt;isbn&gt;1068-9265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3A590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0" w:tooltip="Masoomi, 2011 #8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0</w:t>
        </w:r>
      </w:hyperlink>
      <w:r w:rsidR="003A590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11" w:tooltip="Meguid, 2008 #9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1</w:t>
        </w:r>
      </w:hyperlink>
      <w:r w:rsidR="003A590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Suttie et al.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8329A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Suttie&lt;/Author&gt;&lt;Year&gt;2011&lt;/Year&gt;&lt;RecNum&gt;11&lt;/RecNum&gt;&lt;DisplayText&gt;[12]&lt;/DisplayText&gt;&lt;record&gt;&lt;rec-number&gt;11&lt;/rec-number&gt;&lt;foreign-keys&gt;&lt;key app="EN" db-id="p5waz0r5re9r0pexvrhv2ramd09d0pw5sw0d" timestamp="1545862842"&gt;11&lt;/key&gt;&lt;/foreign-keys&gt;&lt;ref-type name="Journal Article"&gt;17&lt;/ref-type&gt;&lt;contributors&gt;&lt;authors&gt;&lt;author&gt;Suttie, SA&lt;/author&gt;&lt;author&gt;Shaikh, I&lt;/author&gt;&lt;author&gt;Mullen, R&lt;/author&gt;&lt;author&gt;Amin, AI&lt;/author&gt;&lt;author&gt;Daniel, T&lt;/author&gt;&lt;author&gt;Yalamarthi, S&lt;/author&gt;&lt;/authors&gt;&lt;/contributors&gt;&lt;titles&gt;&lt;title&gt;Outcome of right‐and left‐sided colonic and rectal cancer following surgical resection&lt;/title&gt;&lt;secondary-title&gt;Colorectal Disease&lt;/secondary-title&gt;&lt;/titles&gt;&lt;periodical&gt;&lt;full-title&gt;Colorectal Disease&lt;/full-title&gt;&lt;/periodical&gt;&lt;pages&gt;884-889&lt;/pages&gt;&lt;volume&gt;13&lt;/volume&gt;&lt;number&gt;8&lt;/number&gt;&lt;dates&gt;&lt;year&gt;2011&lt;/year&gt;&lt;/dates&gt;&lt;isbn&gt;1463-1318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8329A2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2" w:tooltip="Suttie, 2011 #11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2</w:t>
        </w:r>
      </w:hyperlink>
      <w:r w:rsidR="008329A2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demonstrated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t RCC has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n inferior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prognosis, </w:t>
      </w:r>
      <w:r w:rsidR="00DD21B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possible cause may be 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more advanced stag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 at diagnosis with subsequent</w:t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more non curative 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esections. However, </w:t>
      </w:r>
      <w:r w:rsidR="00DD21B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eiss et al.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DD21B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Weiss&lt;/Author&gt;&lt;Year&gt;2011&lt;/Year&gt;&lt;RecNum&gt;12&lt;/RecNum&gt;&lt;DisplayText&gt;[13]&lt;/DisplayText&gt;&lt;record&gt;&lt;rec-number&gt;12&lt;/rec-number&gt;&lt;foreign-keys&gt;&lt;key app="EN" db-id="p5waz0r5re9r0pexvrhv2ramd09d0pw5sw0d" timestamp="1545862926"&gt;12&lt;/key&gt;&lt;/foreign-keys&gt;&lt;ref-type name="Journal Article"&gt;17&lt;/ref-type&gt;&lt;contributors&gt;&lt;authors&gt;&lt;author&gt;Weiss, Jennifer M&lt;/author&gt;&lt;author&gt;Pfau, Patrick R&lt;/author&gt;&lt;author&gt;O&amp;apos;Connor, Erin S&lt;/author&gt;&lt;author&gt;King, Jonathan&lt;/author&gt;&lt;author&gt;LoConte, Noelle&lt;/author&gt;&lt;author&gt;Kennedy, Gregory&lt;/author&gt;&lt;author&gt;Smith, Maureen A&lt;/author&gt;&lt;/authors&gt;&lt;/contributors&gt;&lt;titles&gt;&lt;title&gt;Mortality by stage for right-versus left-sided colon cancer: analysis of surveillance, epidemiology, and end results–Medicare data&lt;/title&gt;&lt;secondary-title&gt;Journal of Clinical Oncology&lt;/secondary-title&gt;&lt;/titles&gt;&lt;periodical&gt;&lt;full-title&gt;Journal of Clinical Oncology&lt;/full-title&gt;&lt;/periodical&gt;&lt;pages&gt;4401&lt;/pages&gt;&lt;volume&gt;29&lt;/volume&gt;&lt;number&gt;33&lt;/number&gt;&lt;dates&gt;&lt;year&gt;2011&lt;/year&gt;&lt;/dates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DD21BE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3" w:tooltip="Weiss, 2011 #12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3</w:t>
        </w:r>
      </w:hyperlink>
      <w:r w:rsidR="00DD21BE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DD21B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Kwaan et al.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DD21B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Kwaan&lt;/Author&gt;&lt;Year&gt;2013&lt;/Year&gt;&lt;RecNum&gt;10&lt;/RecNum&gt;&lt;DisplayText&gt;[14]&lt;/DisplayText&gt;&lt;record&gt;&lt;rec-number&gt;10&lt;/rec-number&gt;&lt;foreign-keys&gt;&lt;key app="EN" db-id="p5waz0r5re9r0pexvrhv2ramd09d0pw5sw0d" timestamp="1545862759"&gt;10&lt;/key&gt;&lt;/foreign-keys&gt;&lt;ref-type name="Journal Article"&gt;17&lt;/ref-type&gt;&lt;contributors&gt;&lt;authors&gt;&lt;author&gt;Kwaan, Mary R&lt;/author&gt;&lt;author&gt;Al-Refaie, Waddah B&lt;/author&gt;&lt;author&gt;Parsons, Helen M&lt;/author&gt;&lt;author&gt;Chow, Christopher J&lt;/author&gt;&lt;author&gt;Rothenberger, David A&lt;/author&gt;&lt;author&gt;Habermann, Elizabeth B&lt;/author&gt;&lt;/authors&gt;&lt;/contributors&gt;&lt;titles&gt;&lt;title&gt;Are right-sided colectomy outcomes different from left-sided colectomy outcomes?: study of patients with colon cancer in the ACS NSQIP database&lt;/title&gt;&lt;secondary-title&gt;JAMA surgery&lt;/secondary-title&gt;&lt;/titles&gt;&lt;periodical&gt;&lt;full-title&gt;JAMA surgery&lt;/full-title&gt;&lt;/periodical&gt;&lt;pages&gt;504-510&lt;/pages&gt;&lt;volume&gt;148&lt;/volume&gt;&lt;number&gt;6&lt;/number&gt;&lt;dates&gt;&lt;year&gt;2013&lt;/year&gt;&lt;/dates&gt;&lt;isbn&gt;2168-6254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DD21BE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4" w:tooltip="Kwaan, 2013 #10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4</w:t>
        </w:r>
      </w:hyperlink>
      <w:r w:rsidR="00DD21BE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ported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no </w:t>
      </w:r>
      <w:r w:rsidR="000D572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verall survival (OS) 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ifference between RCC and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LCC. </w:t>
      </w:r>
      <w:r w:rsidR="006F48A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n the other hand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Warschkow et al.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3A590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Warschkow&lt;/Author&gt;&lt;Year&gt;2016&lt;/Year&gt;&lt;RecNum&gt;13&lt;/RecNum&gt;&lt;DisplayText&gt;[15]&lt;/DisplayText&gt;&lt;record&gt;&lt;rec-number&gt;13&lt;/rec-number&gt;&lt;foreign-keys&gt;&lt;key app="EN" db-id="p5waz0r5re9r0pexvrhv2ramd09d0pw5sw0d" timestamp="1545863016"&gt;13&lt;/key&gt;&lt;/foreign-keys&gt;&lt;ref-type name="Journal Article"&gt;17&lt;/ref-type&gt;&lt;contributors&gt;&lt;authors&gt;&lt;author&gt;Warschkow, Rene&lt;/author&gt;&lt;author&gt;Sulz, Michael C&lt;/author&gt;&lt;author&gt;Marti, Lukas&lt;/author&gt;&lt;author&gt;Tarantino, Ignazio&lt;/author&gt;&lt;author&gt;Schmied, Bruno M&lt;/author&gt;&lt;author&gt;Cerny, Thomas&lt;/author&gt;&lt;author&gt;Güller, Ulrich&lt;/author&gt;&lt;/authors&gt;&lt;/contributors&gt;&lt;titles&gt;&lt;title&gt;Better survival in right-sided versus left-sided stage I-III colon cancer patients&lt;/title&gt;&lt;secondary-title&gt;BMC cancer&lt;/secondary-title&gt;&lt;/titles&gt;&lt;periodical&gt;&lt;full-title&gt;BMC cancer&lt;/full-title&gt;&lt;/periodical&gt;&lt;pages&gt;554&lt;/pages&gt;&lt;volume&gt;16&lt;/volume&gt;&lt;number&gt;1&lt;/number&gt;&lt;dates&gt;&lt;year&gt;2016&lt;/year&gt;&lt;/dates&gt;&lt;isbn&gt;1471-2407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3A590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5" w:tooltip="Warschkow, 2016 #13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5</w:t>
        </w:r>
      </w:hyperlink>
      <w:r w:rsidR="003A590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6F48A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ported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 </w:t>
      </w:r>
      <w:r w:rsidR="0028777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verse; they</w:t>
      </w:r>
      <w:r w:rsidR="00D7248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nclu</w:t>
      </w:r>
      <w:r w:rsidR="0028777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ed</w:t>
      </w:r>
      <w:r w:rsidR="005A5D2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t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 </w:t>
      </w:r>
      <w:r w:rsidR="0028777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utcome 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f </w:t>
      </w:r>
      <w:r w:rsidR="005A5D2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non</w:t>
      </w:r>
      <w:r w:rsidR="00A203B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-</w:t>
      </w:r>
      <w:r w:rsidR="005A5D2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metastatic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RCC is</w:t>
      </w:r>
      <w:r w:rsidR="00D7248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5A5D2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elatively 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better </w:t>
      </w:r>
      <w:r w:rsidR="005A5D2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an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LCC.</w:t>
      </w:r>
    </w:p>
    <w:p w:rsidR="00EB53EB" w:rsidRPr="00D72482" w:rsidRDefault="0011115E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</w:t>
      </w:r>
      <w:r w:rsidR="003F6CC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ifference in survival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between RCC and LCC is still </w:t>
      </w:r>
      <w:r w:rsidR="00E76CF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 matter of debate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 patients </w:t>
      </w:r>
      <w:r w:rsidR="00AA17E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ith localized </w:t>
      </w:r>
      <w:r w:rsidR="008329A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lo</w:t>
      </w:r>
      <w:r w:rsidR="00C228E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n</w:t>
      </w:r>
      <w:r w:rsidR="008329A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cancer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Most current </w:t>
      </w:r>
      <w:r w:rsidR="00E76CF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linical trials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re based on population databases from </w:t>
      </w:r>
      <w:r w:rsidR="00AA17E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Europe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r </w:t>
      </w:r>
      <w:r w:rsidR="00AA17E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United States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DaHJpc3RvZG91bGlkaXM8L0F1dGhvcj48WWVhcj4yMDEw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==
</w:fldData>
        </w:fldChar>
      </w:r>
      <w:r w:rsidR="00D12BC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DaHJpc3RvZG91bGlkaXM8L0F1dGhvcj48WWVhcj4yMDEw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==
</w:fldData>
        </w:fldChar>
      </w:r>
      <w:r w:rsidR="00D12BC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.DATA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C2794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8" w:tooltip="Christodoulidis, 2010 #2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8</w:t>
        </w:r>
      </w:hyperlink>
      <w:r w:rsidR="00C2794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10" w:tooltip="Masoomi, 2011 #8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0</w:t>
        </w:r>
      </w:hyperlink>
      <w:r w:rsidR="00C2794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11" w:tooltip="Meguid, 2008 #9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1</w:t>
        </w:r>
      </w:hyperlink>
      <w:r w:rsidR="00C2794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16" w:tooltip="Arnold, 2017 #15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6</w:t>
        </w:r>
      </w:hyperlink>
      <w:r w:rsidR="00C2794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17" w:tooltip="Benedix, 2011 #17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7</w:t>
        </w:r>
      </w:hyperlink>
      <w:r w:rsidR="00C27943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EB53E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 a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ystematic review and meta-analysis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Fonts w:ascii="Times New Roman" w:hAnsi="Times New Roman" w:cs="Times New Roman"/>
          <w:sz w:val="20"/>
          <w:szCs w:val="20"/>
        </w:rPr>
        <w:t>Y</w:t>
      </w:r>
      <w:r w:rsidR="0077426D" w:rsidRPr="00D72482">
        <w:rPr>
          <w:rFonts w:ascii="Times New Roman" w:hAnsi="Times New Roman" w:cs="Times New Roman"/>
          <w:sz w:val="20"/>
          <w:szCs w:val="20"/>
        </w:rPr>
        <w:t>ahagi, et al</w:t>
      </w:r>
      <w:r w:rsidR="00AE0DB1" w:rsidRPr="00D72482">
        <w:rPr>
          <w:rFonts w:ascii="Times New Roman" w:hAnsi="Times New Roman" w:cs="Times New Roman"/>
          <w:sz w:val="20"/>
          <w:szCs w:val="20"/>
        </w:rPr>
        <w:t>.</w:t>
      </w:r>
      <w:r w:rsid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</w:t>
      </w:r>
      <w:r w:rsidR="0077426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eported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 </w:t>
      </w:r>
      <w:r w:rsidR="0077426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tatistically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ignificant difference in </w:t>
      </w:r>
      <w:r w:rsidR="007D57E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utcome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between RCC and LCC was </w:t>
      </w:r>
      <w:r w:rsidR="007D57E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found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nly in Western countries, while it was </w:t>
      </w:r>
      <w:r w:rsidR="007D57E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unreliable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 Eastern countries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3A590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Yahagi&lt;/Author&gt;&lt;Year&gt;2016&lt;/Year&gt;&lt;RecNum&gt;18&lt;/RecNum&gt;&lt;DisplayText&gt;[18]&lt;/DisplayText&gt;&lt;record&gt;&lt;rec-number&gt;18&lt;/rec-number&gt;&lt;foreign-keys&gt;&lt;key app="EN" db-id="p5waz0r5re9r0pexvrhv2ramd09d0pw5sw0d" timestamp="1545863624"&gt;18&lt;/key&gt;&lt;/foreign-keys&gt;&lt;ref-type name="Journal Article"&gt;17&lt;/ref-type&gt;&lt;contributors&gt;&lt;authors&gt;&lt;author&gt;Yahagi, Masashi&lt;/author&gt;&lt;author&gt;Okabayashi, Koji&lt;/author&gt;&lt;author&gt;Hasegawa, Hirotoshi&lt;/author&gt;&lt;author&gt;Tsuruta, Masashi&lt;/author&gt;&lt;author&gt;Kitagawa, Yuko&lt;/author&gt;&lt;/authors&gt;&lt;/contributors&gt;&lt;titles&gt;&lt;title&gt;The worse prognosis of right-sided compared with left-sided colon cancers: a systematic review and meta-analysis&lt;/title&gt;&lt;secondary-title&gt;Journal of Gastrointestinal Surgery&lt;/secondary-title&gt;&lt;/titles&gt;&lt;periodical&gt;&lt;full-title&gt;Journal of Gastrointestinal Surgery&lt;/full-title&gt;&lt;/periodical&gt;&lt;pages&gt;648-655&lt;/pages&gt;&lt;volume&gt;20&lt;/volume&gt;&lt;number&gt;3&lt;/number&gt;&lt;dates&gt;&lt;year&gt;2016&lt;/year&gt;&lt;/dates&gt;&lt;isbn&gt;1091-255X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3A590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8" w:tooltip="Yahagi, 2016 #18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8</w:t>
        </w:r>
      </w:hyperlink>
      <w:r w:rsidR="003A590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EB53E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</w:p>
    <w:p w:rsidR="0011115E" w:rsidRPr="00D72482" w:rsidRDefault="00967F2B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  <w:lang w:eastAsia="zh-CN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lastRenderedPageBreak/>
        <w:t>Therefore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4125B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e underwent our clinical study with the objective of performing a 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etrospective analysis of </w:t>
      </w:r>
      <w:r w:rsidR="001A3F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gyptian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patients with </w:t>
      </w:r>
      <w:r w:rsidR="0094164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non</w:t>
      </w:r>
      <w:r w:rsidR="00A203B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-</w:t>
      </w:r>
      <w:r w:rsidR="008329A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metastatic 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lon cancer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4125B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tage I-III after 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urative resection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ur</w:t>
      </w:r>
      <w:r w:rsidR="004125B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im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as </w:t>
      </w:r>
      <w:r w:rsidR="004125B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 exploration of any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differences in clinicopathologic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4125B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haracteristics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survival</w:t>
      </w:r>
      <w:r w:rsidR="004125B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utcome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based on</w:t>
      </w:r>
      <w:r w:rsidR="00D7248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umor</w:t>
      </w:r>
      <w:r w:rsidR="004125B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location</w:t>
      </w:r>
      <w:r w:rsidR="0011115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</w:p>
    <w:p w:rsidR="00D72482" w:rsidRPr="00D72482" w:rsidRDefault="00D72482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  <w:lang w:eastAsia="zh-CN"/>
        </w:rPr>
      </w:pPr>
    </w:p>
    <w:p w:rsidR="00CF1D4F" w:rsidRPr="00D72482" w:rsidRDefault="00BE6555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D72482">
        <w:rPr>
          <w:rFonts w:ascii="Times New Roman" w:hAnsi="Times New Roman" w:cs="Times New Roman"/>
          <w:b/>
          <w:bCs/>
          <w:sz w:val="20"/>
          <w:szCs w:val="20"/>
        </w:rPr>
        <w:t xml:space="preserve">2. </w:t>
      </w:r>
      <w:r w:rsidR="00CF1D4F" w:rsidRPr="00D72482">
        <w:rPr>
          <w:rFonts w:ascii="Times New Roman" w:hAnsi="Times New Roman" w:cs="Times New Roman"/>
          <w:b/>
          <w:bCs/>
          <w:sz w:val="20"/>
          <w:szCs w:val="20"/>
        </w:rPr>
        <w:t xml:space="preserve">Patients </w:t>
      </w:r>
      <w:r w:rsidRPr="00D72482">
        <w:rPr>
          <w:rFonts w:ascii="Times New Roman" w:hAnsi="Times New Roman" w:cs="Times New Roman"/>
          <w:b/>
          <w:bCs/>
          <w:sz w:val="20"/>
          <w:szCs w:val="20"/>
        </w:rPr>
        <w:t>and Methods</w:t>
      </w:r>
    </w:p>
    <w:p w:rsidR="00651BEC" w:rsidRPr="00D72482" w:rsidRDefault="00651BEC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 retrospective analysis of consecutive patients who underwent curative resection for histologically proven TNM stage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-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III colon cancer </w:t>
      </w:r>
      <w:r w:rsidR="000E401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nd treated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t 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anta </w:t>
      </w:r>
      <w:r w:rsidR="008329A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U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niversity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ospital</w:t>
      </w:r>
      <w:r w:rsidR="008329A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EA455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linical o</w:t>
      </w:r>
      <w:r w:rsidR="000E401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ncology </w:t>
      </w:r>
      <w:r w:rsidR="00EA455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department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between January 2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01</w:t>
      </w:r>
      <w:r w:rsidR="00AB679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2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December 201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6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as conducted. Patients </w:t>
      </w:r>
      <w:r w:rsidR="000E401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ligible for this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tudy met the following criteria: had TNM stage 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-III</w:t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4772C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lon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cancer </w:t>
      </w:r>
      <w:r w:rsidR="003D68B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n final pathologic examination,</w:t>
      </w:r>
      <w:r w:rsidR="000E401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ge over 18 years,</w:t>
      </w:r>
      <w:r w:rsidR="003D68B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underwent curative resection,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had complete follow-up databases. </w:t>
      </w:r>
    </w:p>
    <w:p w:rsidR="00651BEC" w:rsidRPr="00D72482" w:rsidRDefault="00651BEC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ll patients were included in </w:t>
      </w:r>
      <w:r w:rsidR="00823DC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follow-up </w:t>
      </w:r>
      <w:r w:rsidR="00823DC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ncological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program for </w:t>
      </w:r>
      <w:r w:rsidR="003D68B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t least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5 years after </w:t>
      </w:r>
      <w:r w:rsidR="00823DC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urative resection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r until death in cases of re</w:t>
      </w:r>
      <w:r w:rsidR="00823DC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apse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</w:p>
    <w:p w:rsidR="008F45A9" w:rsidRPr="00D72482" w:rsidRDefault="005C0A77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 clinical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utcomes and survival status</w:t>
      </w:r>
      <w:r w:rsidR="00FB6CC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f the patients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ere </w:t>
      </w:r>
      <w:r w:rsidR="00FB6CC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followed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up regularly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Available variables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cluded age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t diagnosis</w:t>
      </w:r>
      <w:r w:rsidR="00FC2C4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D9393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gender</w:t>
      </w:r>
      <w:r w:rsidR="00FC2C4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umor size</w:t>
      </w:r>
      <w:r w:rsidR="00FC2C4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histological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ub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ype</w:t>
      </w:r>
      <w:r w:rsidR="00FC2C4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FB6CC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presence or absence of mucinous adenocarcinoma (MAC)</w:t>
      </w:r>
      <w:r w:rsidR="00FC2C4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NM classification</w:t>
      </w:r>
      <w:r w:rsidR="00FC2C4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FB6CC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ymph node ratio (LNR)</w:t>
      </w:r>
      <w:r w:rsidR="00FC2C4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FC2C4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ympho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vascular invasion</w:t>
      </w:r>
      <w:r w:rsidR="00FC2C4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LVI),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surgical approach.</w:t>
      </w:r>
      <w:r w:rsidR="00BF496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 LNR was calculated by dividing the number positive lymph nodes by the number of dissected lymph nodes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BF496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Garcia&lt;/Author&gt;&lt;Year&gt;2016&lt;/Year&gt;&lt;RecNum&gt;19&lt;/RecNum&gt;&lt;DisplayText&gt;[19]&lt;/DisplayText&gt;&lt;record&gt;&lt;rec-number&gt;19&lt;/rec-number&gt;&lt;foreign-keys&gt;&lt;key app="EN" db-id="p5waz0r5re9r0pexvrhv2ramd09d0pw5sw0d" timestamp="1545865299"&gt;19&lt;/key&gt;&lt;/foreign-keys&gt;&lt;ref-type name="Journal Article"&gt;17&lt;/ref-type&gt;&lt;contributors&gt;&lt;authors&gt;&lt;author&gt;Garcia, Brandon&lt;/author&gt;&lt;author&gt;Guzman, Carlos&lt;/author&gt;&lt;author&gt;Johnson, Christopher&lt;/author&gt;&lt;author&gt;Hellenthal, Nicholas J&lt;/author&gt;&lt;author&gt;Monie, Daphne&lt;/author&gt;&lt;author&gt;Monzon, Jose Raul&lt;/author&gt;&lt;/authors&gt;&lt;/contributors&gt;&lt;titles&gt;&lt;title&gt;Trends in lymph node excision and impact of positive lymph node ratio in patients with colectomy for primary colon adenocarcinoma: population based study 1988 to 2011&lt;/title&gt;&lt;secondary-title&gt;Surgical oncology&lt;/secondary-title&gt;&lt;/titles&gt;&lt;periodical&gt;&lt;full-title&gt;Surgical oncology&lt;/full-title&gt;&lt;/periodical&gt;&lt;pages&gt;158-163&lt;/pages&gt;&lt;volume&gt;25&lt;/volume&gt;&lt;number&gt;3&lt;/number&gt;&lt;dates&gt;&lt;year&gt;2016&lt;/year&gt;&lt;/dates&gt;&lt;isbn&gt;0960-7404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BF4968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9" w:tooltip="Garcia, 2016 #19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9</w:t>
        </w:r>
      </w:hyperlink>
      <w:r w:rsidR="00BF4968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FC2C4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</w:p>
    <w:p w:rsidR="00AE0DB1" w:rsidRDefault="002C1810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Primary tumors originating in the cecum, ascending colon, hepatic flexure, or transverse colon were classified as </w:t>
      </w:r>
      <w:r w:rsidR="001408F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CC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292E6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Primary tumors originating in the splenic flexure,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escending or</w:t>
      </w:r>
      <w:r w:rsidR="00BF496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igmoid </w:t>
      </w:r>
      <w:r w:rsidR="00292E6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colon were classified as </w:t>
      </w:r>
      <w:r w:rsidR="001408F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CC</w:t>
      </w:r>
      <w:r w:rsidR="00292E6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If tumors in an individual patient were </w:t>
      </w:r>
      <w:r w:rsidR="00BF496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ocated</w:t>
      </w:r>
      <w:r w:rsidR="00292E6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 both </w:t>
      </w:r>
      <w:r w:rsidR="00BF496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ides</w:t>
      </w:r>
      <w:r w:rsidR="00292E6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the origin could not be </w:t>
      </w:r>
      <w:r w:rsidR="005F37E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ttributed</w:t>
      </w:r>
      <w:r w:rsidR="00292E6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o either side, the patient was excluded from the </w:t>
      </w:r>
      <w:r w:rsidR="00BF496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tudy</w:t>
      </w:r>
      <w:r w:rsidR="008F45A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The TNM classification was defined according to the criteria of the </w:t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(Union for International Cancer Control Tumor, Node, Metastasis classification, Seventh Edition)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DD0CD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Edge&lt;/Author&gt;&lt;Year&gt;2010&lt;/Year&gt;&lt;RecNum&gt;44&lt;/RecNum&gt;&lt;DisplayText&gt;[20]&lt;/DisplayText&gt;&lt;record&gt;&lt;rec-number&gt;44&lt;/rec-number&gt;&lt;foreign-keys&gt;&lt;key app="EN" db-id="p5waz0r5re9r0pexvrhv2ramd09d0pw5sw0d" timestamp="1548306338"&gt;44&lt;/key&gt;&lt;/foreign-keys&gt;&lt;ref-type name="Journal Article"&gt;17&lt;/ref-type&gt;&lt;contributors&gt;&lt;authors&gt;&lt;author&gt;Edge, Stephen B&lt;/author&gt;&lt;author&gt;Compton, Carolyn C&lt;/author&gt;&lt;/authors&gt;&lt;/contributors&gt;&lt;titles&gt;&lt;title&gt;The American Joint Committee on Cancer: the 7th edition of the AJCC cancer staging manual and the future of TNM&lt;/title&gt;&lt;secondary-title&gt;Annals of surgical oncology&lt;/secondary-title&gt;&lt;/titles&gt;&lt;periodical&gt;&lt;full-title&gt;Annals of surgical oncology&lt;/full-title&gt;&lt;/periodical&gt;&lt;pages&gt;1471-1474&lt;/pages&gt;&lt;volume&gt;17&lt;/volume&gt;&lt;number&gt;6&lt;/number&gt;&lt;dates&gt;&lt;year&gt;2010&lt;/year&gt;&lt;/dates&gt;&lt;isbn&gt;1068-9265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20" w:tooltip="Edge, 2010 #44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20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A716B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 date of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716B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 final analysis was October, 201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8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</w:p>
    <w:p w:rsidR="00CF1D4F" w:rsidRPr="00D72482" w:rsidRDefault="00CF1D4F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D72482">
        <w:rPr>
          <w:rFonts w:ascii="Times New Roman" w:hAnsi="Times New Roman" w:cs="Times New Roman"/>
          <w:b/>
          <w:bCs/>
          <w:sz w:val="20"/>
          <w:szCs w:val="20"/>
        </w:rPr>
        <w:t>Statistical analysis</w:t>
      </w:r>
    </w:p>
    <w:p w:rsidR="00263303" w:rsidRPr="00D72482" w:rsidRDefault="005D6B61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  <w:lang w:eastAsia="zh-CN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Data for all categorical variables were summarized as frequencies, and data for all continuous variables were presented as medians and ranges. </w:t>
      </w:r>
      <w:r w:rsidR="00FE272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correlation was calculated using the </w:t>
      </w:r>
      <w:r w:rsidR="0078013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tudent’s t-test (for continuous variables) and </w:t>
      </w:r>
      <w:r w:rsidR="00FE272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chi-square test (for categorical variables). The </w:t>
      </w:r>
      <w:r w:rsidR="0078013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S and DFS were calculated using the Kaplan-Meier method. </w:t>
      </w:r>
      <w:r w:rsidR="00FE272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x proportional-hazards model was used for univariate and multivariate analys</w:t>
      </w:r>
      <w:r w:rsidR="009C4C3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</w:t>
      </w:r>
      <w:r w:rsidR="00FE272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 to identify the independent prognostic factors for OS and disease-free survival (DFS). </w:t>
      </w:r>
      <w:r w:rsidR="0026330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Differences were considered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tatistically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lastRenderedPageBreak/>
        <w:t>significant</w:t>
      </w:r>
      <w:r w:rsidR="0026330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for </w:t>
      </w:r>
      <w:r w:rsidR="00EF35FA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26330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-values &lt;0.05. All statistical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nalyses were</w:t>
      </w:r>
      <w:r w:rsidR="0026330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performed using SPSS version 21.0 (IBM Corporation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26330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rmonk, NY, USA).</w:t>
      </w:r>
    </w:p>
    <w:p w:rsidR="00D72482" w:rsidRPr="00D72482" w:rsidRDefault="00D72482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  <w:lang w:eastAsia="zh-CN"/>
        </w:rPr>
      </w:pPr>
    </w:p>
    <w:p w:rsidR="00CF1D4F" w:rsidRPr="00D72482" w:rsidRDefault="00BE6555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bidi="ar-EG"/>
        </w:rPr>
      </w:pPr>
      <w:r w:rsidRPr="00D72482">
        <w:rPr>
          <w:rFonts w:ascii="Times New Roman" w:hAnsi="Times New Roman" w:cs="Times New Roman"/>
          <w:b/>
          <w:bCs/>
          <w:sz w:val="20"/>
          <w:szCs w:val="20"/>
        </w:rPr>
        <w:t xml:space="preserve">3. </w:t>
      </w:r>
      <w:r w:rsidR="00CF1D4F" w:rsidRPr="00D72482">
        <w:rPr>
          <w:rFonts w:ascii="Times New Roman" w:hAnsi="Times New Roman" w:cs="Times New Roman"/>
          <w:b/>
          <w:bCs/>
          <w:sz w:val="20"/>
          <w:szCs w:val="20"/>
        </w:rPr>
        <w:t>Results</w:t>
      </w:r>
    </w:p>
    <w:p w:rsidR="00CF1D4F" w:rsidRPr="00D72482" w:rsidRDefault="00CF1D4F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D72482">
        <w:rPr>
          <w:rFonts w:ascii="Times New Roman" w:hAnsi="Times New Roman" w:cs="Times New Roman"/>
          <w:b/>
          <w:bCs/>
          <w:sz w:val="20"/>
          <w:szCs w:val="20"/>
        </w:rPr>
        <w:t>Patient characteristics</w:t>
      </w:r>
    </w:p>
    <w:p w:rsidR="001D29CC" w:rsidRPr="00D72482" w:rsidRDefault="00C94ED0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Patients with </w:t>
      </w:r>
      <w:r w:rsidR="0043759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pathological stage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-III colon cancer who underwent curative surgery were eligible to </w:t>
      </w:r>
      <w:r w:rsidR="0018275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ur </w:t>
      </w:r>
      <w:r w:rsidR="00B0194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tudy</w:t>
      </w:r>
      <w:r w:rsidR="0043759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DC450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3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75 </w:t>
      </w:r>
      <w:r w:rsidR="00A1418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ut of 5</w:t>
      </w:r>
      <w:r w:rsidR="00B0194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10</w:t>
      </w:r>
      <w:r w:rsidR="0043759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ecorded 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patients between January 20</w:t>
      </w:r>
      <w:r w:rsidR="00E0698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12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December </w:t>
      </w:r>
      <w:r w:rsidR="00BC678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2016who</w:t>
      </w:r>
      <w:r w:rsidR="00A1418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have a complete follow up data 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ere selected for </w:t>
      </w:r>
      <w:r w:rsidR="00D14F0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final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alysis. The clinicopathologic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976F6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characteristics of 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ll patients are </w:t>
      </w:r>
      <w:r w:rsidR="0043759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howed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 Table 1. Of the </w:t>
      </w:r>
      <w:r w:rsidR="00D14F0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3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75 patients, 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160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</w:t>
      </w:r>
      <w:r w:rsidR="005234C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42.7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%) </w:t>
      </w:r>
      <w:r w:rsidR="0043759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were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RCC and 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215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</w:t>
      </w:r>
      <w:r w:rsidR="006723C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57</w:t>
      </w:r>
      <w:r w:rsidR="005234C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3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%) </w:t>
      </w:r>
      <w:r w:rsidR="0043759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were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LCC. 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CC was poorly differentiated (</w:t>
      </w:r>
      <w:r w:rsidR="00DB1989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=0.01</w:t>
      </w:r>
      <w:r w:rsidR="00BB692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)</w:t>
      </w:r>
      <w:r w:rsidR="0043759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n LCC</w:t>
      </w:r>
      <w:r w:rsidR="00BB692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 S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ignet ring type was </w:t>
      </w:r>
      <w:r w:rsidR="0043759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ess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common in </w:t>
      </w:r>
      <w:r w:rsidR="0043759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ight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ide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</w:t>
      </w:r>
      <w:r w:rsidR="00DB1989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=0.0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8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). The mean</w:t>
      </w:r>
      <w:r w:rsidR="00853BC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number of lymph node ratio</w:t>
      </w:r>
      <w:r w:rsidR="00AE0DB1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85768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f</w:t>
      </w:r>
      <w:r w:rsidR="00AE0DB1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85768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LCC 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as </w:t>
      </w:r>
      <w:r w:rsidR="0085768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ower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n that for </w:t>
      </w:r>
      <w:r w:rsidR="0085768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CC 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(</w:t>
      </w:r>
      <w:r w:rsidR="005B4D84" w:rsidRPr="00D72482">
        <w:rPr>
          <w:rFonts w:ascii="Times New Roman" w:hAnsi="Times New Roman" w:cs="Times New Roman"/>
          <w:sz w:val="20"/>
          <w:szCs w:val="20"/>
        </w:rPr>
        <w:t>0.15</w:t>
      </w:r>
      <w:r w:rsidR="005B4D84" w:rsidRPr="00D72482">
        <w:rPr>
          <w:rStyle w:val="A0"/>
          <w:rFonts w:ascii="Times New Roman" w:hAnsi="Times New Roman" w:cs="Times New Roman"/>
          <w:b/>
          <w:bCs/>
          <w:color w:val="auto"/>
          <w:sz w:val="20"/>
          <w:szCs w:val="20"/>
        </w:rPr>
        <w:t>±</w:t>
      </w:r>
      <w:r w:rsidR="005B4D84" w:rsidRPr="00D72482">
        <w:rPr>
          <w:rFonts w:ascii="Times New Roman" w:hAnsi="Times New Roman" w:cs="Times New Roman"/>
          <w:sz w:val="20"/>
          <w:szCs w:val="20"/>
        </w:rPr>
        <w:t>0.27</w:t>
      </w:r>
      <w:r w:rsidR="0013594A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vs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5B4D84" w:rsidRPr="00D72482">
        <w:rPr>
          <w:rFonts w:ascii="Times New Roman" w:hAnsi="Times New Roman" w:cs="Times New Roman"/>
          <w:sz w:val="20"/>
          <w:szCs w:val="20"/>
        </w:rPr>
        <w:t>0.10</w:t>
      </w:r>
      <w:r w:rsidR="005B4D84" w:rsidRPr="00D72482">
        <w:rPr>
          <w:rStyle w:val="A0"/>
          <w:rFonts w:ascii="Times New Roman" w:hAnsi="Times New Roman" w:cs="Times New Roman"/>
          <w:b/>
          <w:bCs/>
          <w:color w:val="auto"/>
          <w:sz w:val="20"/>
          <w:szCs w:val="20"/>
        </w:rPr>
        <w:t>±</w:t>
      </w:r>
      <w:r w:rsidR="005B4D84" w:rsidRPr="00D72482">
        <w:rPr>
          <w:rFonts w:ascii="Times New Roman" w:hAnsi="Times New Roman" w:cs="Times New Roman"/>
          <w:sz w:val="20"/>
          <w:szCs w:val="20"/>
        </w:rPr>
        <w:t>0.24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; </w:t>
      </w:r>
      <w:r w:rsidR="00DB1989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=0.0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2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). </w:t>
      </w:r>
      <w:r w:rsidR="00CD51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egarding tumor depth, 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3</w:t>
      </w:r>
      <w:r w:rsidR="00DB198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T4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were significantly</w:t>
      </w:r>
      <w:r w:rsidR="00CD51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higher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 </w:t>
      </w:r>
      <w:r w:rsidR="006E5B4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ight</w:t>
      </w:r>
      <w:r w:rsidR="00CD51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ided cancer 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an </w:t>
      </w:r>
      <w:r w:rsidR="00CD51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eft sided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84% </w:t>
      </w:r>
      <w:r w:rsidR="00BC678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versus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56%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=</w:t>
      </w:r>
      <w:r w:rsidR="00DB198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0.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00</w:t>
      </w:r>
      <w:r w:rsidR="00A66F9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2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). </w:t>
      </w:r>
      <w:r w:rsidR="00BE569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Both s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age </w:t>
      </w:r>
      <w:r w:rsidR="00DB198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</w:t>
      </w:r>
      <w:r w:rsidR="00BE569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</w:t>
      </w:r>
      <w:r w:rsidR="00DB198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II</w:t>
      </w:r>
      <w:r w:rsidR="00BE569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ere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more common in l</w:t>
      </w:r>
      <w:r w:rsidR="00B0194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f</w:t>
      </w:r>
      <w:r w:rsidR="005B4D8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 sided tumor</w:t>
      </w:r>
      <w:r w:rsidR="00D7248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 (</w:t>
      </w:r>
      <w:r w:rsidR="00DB1989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0C3DF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=</w:t>
      </w:r>
      <w:r w:rsidR="00DB198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0.</w:t>
      </w:r>
      <w:r w:rsidR="000C3DF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002)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</w:t>
      </w:r>
      <w:r w:rsidR="00CD51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e number of LN examine</w:t>
      </w:r>
      <w:r w:rsidR="00875CB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</w:t>
      </w:r>
      <w:r w:rsidR="00CD51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as significantly different between both sides, </w:t>
      </w:r>
      <w:r w:rsidR="00875CB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igher</w:t>
      </w:r>
      <w:r w:rsidR="00CD51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number of LNs were retrieved from r</w:t>
      </w:r>
      <w:r w:rsidR="00B0194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gh</w:t>
      </w:r>
      <w:r w:rsidR="00CD51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 side than the left side</w:t>
      </w:r>
      <w:r w:rsidR="00F829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</w:t>
      </w:r>
      <w:r w:rsidR="00DB1989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F829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=</w:t>
      </w:r>
      <w:r w:rsidR="00DB198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0.</w:t>
      </w:r>
      <w:r w:rsidR="00F829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001)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</w:t>
      </w:r>
      <w:r w:rsidR="00CD51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wever,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no </w:t>
      </w:r>
      <w:r w:rsidR="00E319A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tatistically 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ignificant differences were found </w:t>
      </w:r>
      <w:r w:rsidR="003D59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between RCC and LCC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1C3E1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garding patient</w:t>
      </w:r>
      <w:r w:rsidR="0030060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ge, </w:t>
      </w:r>
      <w:r w:rsidR="0030060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ize </w:t>
      </w:r>
      <w:r w:rsidR="003D59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f the</w:t>
      </w:r>
      <w:r w:rsidR="0030060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umor</w:t>
      </w:r>
      <w:r w:rsidR="00BE569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</w:t>
      </w:r>
      <w:r w:rsidR="00CD515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ex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</w:t>
      </w:r>
      <w:r w:rsidR="0030060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ymphovascular invasion (</w:t>
      </w:r>
      <w:r w:rsidR="00DB198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VI</w:t>
      </w:r>
      <w:r w:rsidR="0030060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)</w:t>
      </w:r>
      <w:r w:rsidR="0013594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</w:t>
      </w:r>
      <w:r w:rsidR="001C3E1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r number</w:t>
      </w:r>
      <w:r w:rsidR="005234C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f positive </w:t>
      </w:r>
      <w:r w:rsidR="001210B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nodes</w:t>
      </w:r>
      <w:r w:rsidR="009035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</w:p>
    <w:p w:rsidR="001D29CC" w:rsidRPr="00D72482" w:rsidRDefault="001D29CC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</w:t>
      </w:r>
      <w:r w:rsidR="003D59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Kaplan Myer </w:t>
      </w:r>
      <w:r w:rsidR="001210B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tatistical analysis of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urvival </w:t>
      </w:r>
      <w:r w:rsidR="003D59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howed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t </w:t>
      </w:r>
      <w:r w:rsidR="003D59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both Overall and DFS rates were higher in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patients with </w:t>
      </w:r>
      <w:r w:rsidR="003D59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LCC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an patients with </w:t>
      </w:r>
      <w:r w:rsidR="003D59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CC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(Figures 1</w:t>
      </w:r>
      <w:r w:rsidR="0003297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-4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). </w:t>
      </w:r>
      <w:r w:rsidR="004772C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 median survival was not reached.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 mean OS w</w:t>
      </w:r>
      <w:r w:rsidR="00B9760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s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54.54±1.81 and 59.54±1.54 months, </w:t>
      </w:r>
      <w:r w:rsidR="003D59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for patients with right and left side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spectively (95% CI, 50.98–58.11 and 56.52–62.56</w:t>
      </w:r>
      <w:r w:rsidR="00EC61D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respectively;</w:t>
      </w:r>
      <w:r w:rsidR="00EC61D1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 xml:space="preserve"> p</w:t>
      </w:r>
      <w:r w:rsidR="00EC61D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=0.02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). The </w:t>
      </w:r>
      <w:r w:rsidR="00CA0CB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verall survival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rates </w:t>
      </w:r>
      <w:r w:rsidR="00554B8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t 5-year </w:t>
      </w:r>
      <w:r w:rsidR="003D59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were 61.2% and 76.9%for patients with right and left side respectively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The mean DFS was 46.28±2.03 and 54.90±1.77 months, </w:t>
      </w:r>
      <w:r w:rsidR="00B9760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for patients with right and left side respectively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95% CI, 42.29–50.26 and 51.34–58.37</w:t>
      </w:r>
      <w:r w:rsidR="00EC61D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;</w:t>
      </w:r>
      <w:r w:rsidR="00EC61D1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 xml:space="preserve"> p</w:t>
      </w:r>
      <w:r w:rsidR="00EC61D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=0.03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). The </w:t>
      </w:r>
      <w:r w:rsidR="00554B8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isease free survival rates at 5-year were 62.5% and 63.9</w:t>
      </w:r>
      <w:r w:rsidR="00D337A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%for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patients with </w:t>
      </w:r>
      <w:r w:rsidR="00554B8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ight and left side respectively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</w:p>
    <w:p w:rsidR="001D29CC" w:rsidRPr="00D72482" w:rsidRDefault="00A55D5C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Univariate and multivariate analysis were performed using the Cox proportional-hazards model t</w:t>
      </w:r>
      <w:r w:rsidR="009C4C3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vestigate</w:t>
      </w:r>
      <w:r w:rsidR="00C50B7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dependent prognostic factors for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verall and disease free survival</w:t>
      </w:r>
      <w:r w:rsidR="00D7248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 (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ables 2</w:t>
      </w:r>
      <w:r w:rsidR="00C50B7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</w:t>
      </w:r>
      <w:r w:rsidR="001E581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3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). </w:t>
      </w:r>
      <w:r w:rsidR="00C66D9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umors located at </w:t>
      </w:r>
      <w:r w:rsidR="009C4C3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ight</w:t>
      </w:r>
      <w:r w:rsidR="00C66D9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ide,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HR, </w:t>
      </w:r>
      <w:r w:rsidR="00C50B7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0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4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75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; 95% CI, </w:t>
      </w:r>
      <w:r w:rsidR="00876CD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0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2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49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–</w:t>
      </w:r>
      <w:r w:rsidR="00876CD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0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933; </w:t>
      </w:r>
      <w:r w:rsidR="00C50B73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=0.03) higher stage (HR, 1.73; 95% CI, 1.01–2.97; </w:t>
      </w:r>
      <w:r w:rsidR="00876CDD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=0.04) and </w:t>
      </w:r>
      <w:r w:rsidR="00C66D9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ymph node ratio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HR, 5.57; 95% CI, 1.52–21.68; </w:t>
      </w:r>
      <w:r w:rsidR="00876CDD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=0.01) were </w:t>
      </w:r>
      <w:r w:rsidR="00986A3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found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o be</w:t>
      </w:r>
      <w:r w:rsidR="00986A3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dependent negative prognostic factors for OS as well as DFS {Right-sided (HR,</w:t>
      </w:r>
      <w:r w:rsidR="00D7248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436; 95% CI, </w:t>
      </w:r>
      <w:r w:rsidR="00876CD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0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244–</w:t>
      </w:r>
      <w:r w:rsidR="00876CD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0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780; </w:t>
      </w:r>
      <w:r w:rsidR="00876CDD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=0.005)</w:t>
      </w:r>
      <w:r w:rsidR="00C54D8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higher stage (HR, 2.04; 95% CI, 1.31–3.18; </w:t>
      </w:r>
      <w:r w:rsidR="00876CDD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lastRenderedPageBreak/>
        <w:t>p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=0.001)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NR (HR, 3.69; 95% CI, 1.28–10.66; </w:t>
      </w:r>
      <w:r w:rsidR="00876CDD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lastRenderedPageBreak/>
        <w:t>p</w:t>
      </w:r>
      <w:r w:rsidR="001D29C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=0.016)}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DD0CD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Warschkow&lt;/Author&gt;&lt;Year&gt;2016&lt;/Year&gt;&lt;RecNum&gt;13&lt;/RecNum&gt;&lt;DisplayText&gt;[15]&lt;/DisplayText&gt;&lt;record&gt;&lt;rec-number&gt;13&lt;/rec-number&gt;&lt;foreign-keys&gt;&lt;key app="EN" db-id="p5waz0r5re9r0pexvrhv2ramd09d0pw5sw0d" timestamp="1545863016"&gt;13&lt;/key&gt;&lt;/foreign-keys&gt;&lt;ref-type name="Journal Article"&gt;17&lt;/ref-type&gt;&lt;contributors&gt;&lt;authors&gt;&lt;author&gt;Warschkow, Rene&lt;/author&gt;&lt;author&gt;Sulz, Michael C&lt;/author&gt;&lt;author&gt;Marti, Lukas&lt;/author&gt;&lt;author&gt;Tarantino, Ignazio&lt;/author&gt;&lt;author&gt;Schmied, Bruno M&lt;/author&gt;&lt;author&gt;Cerny, Thomas&lt;/author&gt;&lt;author&gt;Güller, Ulrich&lt;/author&gt;&lt;/authors&gt;&lt;/contributors&gt;&lt;titles&gt;&lt;title&gt;Better survival in right-sided versus left-sided stage I-III colon cancer patients&lt;/title&gt;&lt;secondary-title&gt;BMC cancer&lt;/secondary-title&gt;&lt;/titles&gt;&lt;periodical&gt;&lt;full-title&gt;BMC cancer&lt;/full-title&gt;&lt;/periodical&gt;&lt;pages&gt;554&lt;/pages&gt;&lt;volume&gt;16&lt;/volume&gt;&lt;number&gt;1&lt;/number&gt;&lt;dates&gt;&lt;year&gt;2016&lt;/year&gt;&lt;/dates&gt;&lt;isbn&gt;1471-2407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DD0CD9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5" w:tooltip="Warschkow, 2016 #13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5</w:t>
        </w:r>
      </w:hyperlink>
      <w:r w:rsidR="00DD0CD9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</w:p>
    <w:p w:rsidR="00AE0DB1" w:rsidRDefault="00AE0DB1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  <w:sectPr w:rsidR="00AE0DB1" w:rsidSect="00AE0DB1">
          <w:type w:val="continuous"/>
          <w:pgSz w:w="12242" w:h="15842" w:code="1"/>
          <w:pgMar w:top="1440" w:right="1440" w:bottom="1440" w:left="1440" w:header="720" w:footer="720" w:gutter="0"/>
          <w:cols w:num="2" w:space="550"/>
          <w:docGrid w:linePitch="360"/>
        </w:sectPr>
      </w:pPr>
    </w:p>
    <w:p w:rsidR="00D72482" w:rsidRPr="00D72482" w:rsidRDefault="00D72482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</w:p>
    <w:p w:rsidR="00CF1D4F" w:rsidRPr="00D72482" w:rsidRDefault="00CF1D4F" w:rsidP="00AE0DB1">
      <w:pPr>
        <w:bidi w:val="0"/>
        <w:snapToGri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D72482">
        <w:rPr>
          <w:rFonts w:ascii="Times New Roman" w:hAnsi="Times New Roman" w:cs="Times New Roman"/>
          <w:b/>
          <w:bCs/>
          <w:sz w:val="20"/>
          <w:szCs w:val="20"/>
        </w:rPr>
        <w:t>Table (1): Patients and tumor characteristics</w:t>
      </w:r>
    </w:p>
    <w:tbl>
      <w:tblPr>
        <w:tblStyle w:val="TableGrid"/>
        <w:tblW w:w="5000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/>
      </w:tblPr>
      <w:tblGrid>
        <w:gridCol w:w="2640"/>
        <w:gridCol w:w="1897"/>
        <w:gridCol w:w="1897"/>
        <w:gridCol w:w="1897"/>
        <w:gridCol w:w="1145"/>
      </w:tblGrid>
      <w:tr w:rsidR="00BB1210" w:rsidRPr="00D72482" w:rsidTr="00D72482">
        <w:trPr>
          <w:jc w:val="center"/>
        </w:trPr>
        <w:tc>
          <w:tcPr>
            <w:tcW w:w="1393" w:type="pct"/>
            <w:tcBorders>
              <w:bottom w:val="single" w:sz="4" w:space="0" w:color="auto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Characteristics</w:t>
            </w:r>
          </w:p>
        </w:tc>
        <w:tc>
          <w:tcPr>
            <w:tcW w:w="1001" w:type="pct"/>
            <w:tcBorders>
              <w:bottom w:val="single" w:sz="4" w:space="0" w:color="auto"/>
            </w:tcBorders>
            <w:vAlign w:val="center"/>
          </w:tcPr>
          <w:p w:rsidR="00BB1210" w:rsidRPr="00D72482" w:rsidRDefault="008965FD" w:rsidP="00AE0DB1">
            <w:pPr>
              <w:tabs>
                <w:tab w:val="center" w:pos="1396"/>
                <w:tab w:val="right" w:pos="2793"/>
              </w:tabs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A</w:t>
            </w:r>
            <w:r w:rsidR="00BB1210"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ll</w:t>
            </w:r>
            <w:r w:rsidR="00876CDD"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 xml:space="preserve"> patients</w:t>
            </w:r>
          </w:p>
          <w:p w:rsidR="00876CDD" w:rsidRPr="00D72482" w:rsidRDefault="00876CDD" w:rsidP="00AE0DB1">
            <w:pPr>
              <w:tabs>
                <w:tab w:val="center" w:pos="1396"/>
                <w:tab w:val="right" w:pos="2793"/>
              </w:tabs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No (%)</w:t>
            </w:r>
          </w:p>
          <w:p w:rsidR="00876CDD" w:rsidRPr="00D72482" w:rsidRDefault="00876CDD" w:rsidP="00AE0DB1">
            <w:pPr>
              <w:tabs>
                <w:tab w:val="center" w:pos="1396"/>
                <w:tab w:val="right" w:pos="2793"/>
              </w:tabs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375 (100)</w:t>
            </w:r>
          </w:p>
        </w:tc>
        <w:tc>
          <w:tcPr>
            <w:tcW w:w="1001" w:type="pct"/>
            <w:tcBorders>
              <w:bottom w:val="single" w:sz="4" w:space="0" w:color="auto"/>
            </w:tcBorders>
            <w:vAlign w:val="center"/>
          </w:tcPr>
          <w:p w:rsidR="00BB1210" w:rsidRPr="00D72482" w:rsidRDefault="00BB1210" w:rsidP="00AE0DB1">
            <w:pPr>
              <w:tabs>
                <w:tab w:val="center" w:pos="1396"/>
                <w:tab w:val="right" w:pos="2793"/>
              </w:tabs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RCC</w:t>
            </w:r>
          </w:p>
          <w:p w:rsidR="00876CDD" w:rsidRPr="00D72482" w:rsidRDefault="00876CDD" w:rsidP="00AE0DB1">
            <w:pPr>
              <w:tabs>
                <w:tab w:val="center" w:pos="1396"/>
                <w:tab w:val="right" w:pos="2793"/>
              </w:tabs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No (%)</w:t>
            </w:r>
          </w:p>
          <w:p w:rsidR="00DD1E9D" w:rsidRPr="00D72482" w:rsidRDefault="00461137" w:rsidP="00AE0DB1">
            <w:pPr>
              <w:tabs>
                <w:tab w:val="center" w:pos="1396"/>
                <w:tab w:val="right" w:pos="2793"/>
              </w:tabs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60</w:t>
            </w:r>
            <w:r w:rsidR="00DD1E9D" w:rsidRPr="00D72482">
              <w:rPr>
                <w:rFonts w:ascii="Times New Roman" w:hAnsi="Times New Roman" w:cs="Times New Roman"/>
                <w:sz w:val="20"/>
                <w:szCs w:val="16"/>
              </w:rPr>
              <w:t>(42.7)</w:t>
            </w:r>
          </w:p>
        </w:tc>
        <w:tc>
          <w:tcPr>
            <w:tcW w:w="1001" w:type="pct"/>
            <w:tcBorders>
              <w:bottom w:val="single" w:sz="4" w:space="0" w:color="auto"/>
            </w:tcBorders>
            <w:vAlign w:val="center"/>
          </w:tcPr>
          <w:p w:rsidR="00BB1210" w:rsidRPr="00D72482" w:rsidRDefault="00BB1210" w:rsidP="00AE0DB1">
            <w:pPr>
              <w:tabs>
                <w:tab w:val="center" w:pos="1396"/>
                <w:tab w:val="right" w:pos="2793"/>
              </w:tabs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LCC</w:t>
            </w:r>
          </w:p>
          <w:p w:rsidR="00876CDD" w:rsidRPr="00D72482" w:rsidRDefault="00876CDD" w:rsidP="00AE0DB1">
            <w:pPr>
              <w:tabs>
                <w:tab w:val="center" w:pos="1396"/>
                <w:tab w:val="right" w:pos="2793"/>
              </w:tabs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No (%)</w:t>
            </w:r>
          </w:p>
          <w:p w:rsidR="00DD1E9D" w:rsidRPr="00D72482" w:rsidRDefault="00461137" w:rsidP="00AE0DB1">
            <w:pPr>
              <w:tabs>
                <w:tab w:val="center" w:pos="1396"/>
                <w:tab w:val="right" w:pos="2793"/>
              </w:tabs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15</w:t>
            </w:r>
            <w:r w:rsidR="00DD1E9D" w:rsidRPr="00D72482">
              <w:rPr>
                <w:rFonts w:ascii="Times New Roman" w:hAnsi="Times New Roman" w:cs="Times New Roman"/>
                <w:sz w:val="20"/>
                <w:szCs w:val="16"/>
              </w:rPr>
              <w:t>(57.3)</w:t>
            </w:r>
          </w:p>
        </w:tc>
        <w:tc>
          <w:tcPr>
            <w:tcW w:w="604" w:type="pct"/>
            <w:tcBorders>
              <w:bottom w:val="single" w:sz="4" w:space="0" w:color="auto"/>
            </w:tcBorders>
            <w:vAlign w:val="center"/>
          </w:tcPr>
          <w:p w:rsidR="00BB1210" w:rsidRPr="00D72482" w:rsidRDefault="00876CDD" w:rsidP="00AE0DB1">
            <w:pPr>
              <w:tabs>
                <w:tab w:val="center" w:pos="1396"/>
                <w:tab w:val="right" w:pos="2793"/>
              </w:tabs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Style w:val="A1"/>
                <w:rFonts w:ascii="Times New Roman" w:hAnsi="Times New Roman" w:cs="Times New Roman"/>
                <w:b/>
                <w:bCs/>
                <w:color w:val="auto"/>
                <w:sz w:val="20"/>
                <w:szCs w:val="16"/>
              </w:rPr>
              <w:t>p</w:t>
            </w:r>
          </w:p>
        </w:tc>
      </w:tr>
      <w:tr w:rsidR="00BB1210" w:rsidRPr="00D72482" w:rsidTr="00D72482">
        <w:trPr>
          <w:jc w:val="center"/>
        </w:trPr>
        <w:tc>
          <w:tcPr>
            <w:tcW w:w="1393" w:type="pct"/>
            <w:tcBorders>
              <w:top w:val="single" w:sz="4" w:space="0" w:color="auto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Age (years)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Range</w:t>
            </w:r>
          </w:p>
          <w:p w:rsidR="00BB1210" w:rsidRPr="00D72482" w:rsidRDefault="0024470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Mean±SD</w:t>
            </w:r>
          </w:p>
        </w:tc>
        <w:tc>
          <w:tcPr>
            <w:tcW w:w="1001" w:type="pct"/>
            <w:tcBorders>
              <w:top w:val="single" w:sz="4" w:space="0" w:color="auto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6-83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54.35±12.2</w:t>
            </w:r>
            <w:r w:rsidR="0013644D" w:rsidRPr="00D72482">
              <w:rPr>
                <w:rFonts w:ascii="Times New Roman" w:hAnsi="Times New Roman" w:cs="Times New Roman"/>
                <w:sz w:val="20"/>
                <w:szCs w:val="16"/>
              </w:rPr>
              <w:t>9</w:t>
            </w:r>
          </w:p>
        </w:tc>
        <w:tc>
          <w:tcPr>
            <w:tcW w:w="1001" w:type="pct"/>
            <w:tcBorders>
              <w:top w:val="single" w:sz="4" w:space="0" w:color="auto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8-80</w:t>
            </w:r>
          </w:p>
          <w:p w:rsidR="00BB1210" w:rsidRPr="00D72482" w:rsidRDefault="0013644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54.43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±12.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6</w:t>
            </w:r>
          </w:p>
        </w:tc>
        <w:tc>
          <w:tcPr>
            <w:tcW w:w="1001" w:type="pct"/>
            <w:tcBorders>
              <w:top w:val="single" w:sz="4" w:space="0" w:color="auto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6-83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53.76±12.45</w:t>
            </w:r>
          </w:p>
        </w:tc>
        <w:tc>
          <w:tcPr>
            <w:tcW w:w="604" w:type="pct"/>
            <w:tcBorders>
              <w:top w:val="single" w:sz="4" w:space="0" w:color="auto"/>
              <w:bottom w:val="nil"/>
            </w:tcBorders>
            <w:vAlign w:val="center"/>
          </w:tcPr>
          <w:p w:rsidR="00036EBE" w:rsidRPr="00D72482" w:rsidRDefault="00036EB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</w:t>
            </w:r>
            <w:r w:rsidR="00270966" w:rsidRPr="00D72482">
              <w:rPr>
                <w:rFonts w:ascii="Times New Roman" w:hAnsi="Times New Roman" w:cs="Times New Roman"/>
                <w:sz w:val="20"/>
                <w:szCs w:val="16"/>
              </w:rPr>
              <w:t>81</w:t>
            </w:r>
          </w:p>
        </w:tc>
      </w:tr>
      <w:tr w:rsidR="00BB1210" w:rsidRPr="00D72482" w:rsidTr="00D72482">
        <w:trPr>
          <w:jc w:val="center"/>
        </w:trPr>
        <w:tc>
          <w:tcPr>
            <w:tcW w:w="1393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Gender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Male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Female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44108F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70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(45.</w:t>
            </w:r>
            <w:r w:rsidR="00270966" w:rsidRPr="00D72482">
              <w:rPr>
                <w:rFonts w:ascii="Times New Roman" w:hAnsi="Times New Roman" w:cs="Times New Roman"/>
                <w:sz w:val="20"/>
                <w:szCs w:val="16"/>
              </w:rPr>
              <w:t>3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  <w:p w:rsidR="00BB1210" w:rsidRPr="00D72482" w:rsidRDefault="0044108F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05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54.</w:t>
            </w:r>
            <w:r w:rsidR="00270966" w:rsidRPr="00D72482">
              <w:rPr>
                <w:rFonts w:ascii="Times New Roman" w:hAnsi="Times New Roman" w:cs="Times New Roman"/>
                <w:sz w:val="20"/>
                <w:szCs w:val="16"/>
              </w:rPr>
              <w:t>7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44108F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65</w:t>
            </w:r>
          </w:p>
          <w:p w:rsidR="00BB1210" w:rsidRPr="00D72482" w:rsidRDefault="0044108F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95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44108F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05</w:t>
            </w:r>
          </w:p>
          <w:p w:rsidR="00BB1210" w:rsidRPr="00D72482" w:rsidRDefault="0044108F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10</w:t>
            </w:r>
          </w:p>
        </w:tc>
        <w:tc>
          <w:tcPr>
            <w:tcW w:w="604" w:type="pct"/>
            <w:tcBorders>
              <w:top w:val="nil"/>
              <w:bottom w:val="nil"/>
            </w:tcBorders>
            <w:vAlign w:val="center"/>
          </w:tcPr>
          <w:p w:rsidR="00BB1210" w:rsidRPr="00D72482" w:rsidRDefault="009A7F4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</w:t>
            </w:r>
            <w:r w:rsidR="0044108F" w:rsidRPr="00D72482">
              <w:rPr>
                <w:rFonts w:ascii="Times New Roman" w:hAnsi="Times New Roman" w:cs="Times New Roman"/>
                <w:sz w:val="20"/>
                <w:szCs w:val="16"/>
              </w:rPr>
              <w:t>07</w:t>
            </w:r>
          </w:p>
        </w:tc>
      </w:tr>
      <w:tr w:rsidR="00BB1210" w:rsidRPr="00D72482" w:rsidTr="00D72482">
        <w:trPr>
          <w:jc w:val="center"/>
        </w:trPr>
        <w:tc>
          <w:tcPr>
            <w:tcW w:w="1393" w:type="pct"/>
            <w:tcBorders>
              <w:top w:val="nil"/>
              <w:bottom w:val="nil"/>
            </w:tcBorders>
            <w:vAlign w:val="center"/>
          </w:tcPr>
          <w:p w:rsidR="00876CDD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 xml:space="preserve">Tumor size (cm), </w:t>
            </w:r>
          </w:p>
          <w:p w:rsidR="00876CDD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Range</w:t>
            </w:r>
          </w:p>
          <w:p w:rsidR="00BB1210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M</w:t>
            </w:r>
            <w:r w:rsidR="0024470E" w:rsidRPr="00D72482">
              <w:rPr>
                <w:rFonts w:ascii="Times New Roman" w:hAnsi="Times New Roman" w:cs="Times New Roman"/>
                <w:sz w:val="20"/>
                <w:szCs w:val="16"/>
              </w:rPr>
              <w:t>ean±SD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876CDD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876CDD" w:rsidRPr="00D72482" w:rsidRDefault="00F8106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-12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5.</w:t>
            </w:r>
            <w:r w:rsidR="00270966" w:rsidRPr="00D72482">
              <w:rPr>
                <w:rFonts w:ascii="Times New Roman" w:hAnsi="Times New Roman" w:cs="Times New Roman"/>
                <w:sz w:val="20"/>
                <w:szCs w:val="16"/>
              </w:rPr>
              <w:t>72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±2.</w:t>
            </w:r>
            <w:r w:rsidR="00B9021A" w:rsidRPr="00D72482">
              <w:rPr>
                <w:rFonts w:ascii="Times New Roman" w:hAnsi="Times New Roman" w:cs="Times New Roman"/>
                <w:sz w:val="20"/>
                <w:szCs w:val="16"/>
              </w:rPr>
              <w:t>69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876CDD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876CDD" w:rsidRPr="00D72482" w:rsidRDefault="00F8106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3-12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6.86±2.</w:t>
            </w:r>
            <w:r w:rsidR="00B202BD" w:rsidRPr="00D72482">
              <w:rPr>
                <w:rFonts w:ascii="Times New Roman" w:hAnsi="Times New Roman" w:cs="Times New Roman"/>
                <w:sz w:val="20"/>
                <w:szCs w:val="16"/>
              </w:rPr>
              <w:t>83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876CDD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876CDD" w:rsidRPr="00D72482" w:rsidRDefault="00F8106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-10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4.</w:t>
            </w:r>
            <w:r w:rsidR="00270966" w:rsidRPr="00D72482">
              <w:rPr>
                <w:rFonts w:ascii="Times New Roman" w:hAnsi="Times New Roman" w:cs="Times New Roman"/>
                <w:sz w:val="20"/>
                <w:szCs w:val="16"/>
              </w:rPr>
              <w:t>86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±2.</w:t>
            </w:r>
            <w:r w:rsidR="00270966" w:rsidRPr="00D72482">
              <w:rPr>
                <w:rFonts w:ascii="Times New Roman" w:hAnsi="Times New Roman" w:cs="Times New Roman"/>
                <w:sz w:val="20"/>
                <w:szCs w:val="16"/>
              </w:rPr>
              <w:t>6</w:t>
            </w:r>
            <w:r w:rsidR="00B202BD" w:rsidRPr="00D72482">
              <w:rPr>
                <w:rFonts w:ascii="Times New Roman" w:hAnsi="Times New Roman" w:cs="Times New Roman"/>
                <w:sz w:val="20"/>
                <w:szCs w:val="16"/>
              </w:rPr>
              <w:t>0</w:t>
            </w:r>
          </w:p>
        </w:tc>
        <w:tc>
          <w:tcPr>
            <w:tcW w:w="604" w:type="pct"/>
            <w:tcBorders>
              <w:top w:val="nil"/>
              <w:bottom w:val="nil"/>
            </w:tcBorders>
            <w:vAlign w:val="center"/>
          </w:tcPr>
          <w:p w:rsidR="00BB1210" w:rsidRPr="00D72482" w:rsidRDefault="00036EB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1</w:t>
            </w:r>
            <w:r w:rsidR="009D5DFC" w:rsidRPr="00D72482">
              <w:rPr>
                <w:rFonts w:ascii="Times New Roman" w:hAnsi="Times New Roman" w:cs="Times New Roman"/>
                <w:sz w:val="20"/>
                <w:szCs w:val="16"/>
              </w:rPr>
              <w:t>8</w:t>
            </w:r>
          </w:p>
        </w:tc>
      </w:tr>
      <w:tr w:rsidR="00BB1210" w:rsidRPr="00D72482" w:rsidTr="00D72482">
        <w:trPr>
          <w:jc w:val="center"/>
        </w:trPr>
        <w:tc>
          <w:tcPr>
            <w:tcW w:w="1393" w:type="pct"/>
            <w:tcBorders>
              <w:top w:val="nil"/>
              <w:bottom w:val="nil"/>
            </w:tcBorders>
            <w:vAlign w:val="center"/>
          </w:tcPr>
          <w:p w:rsidR="00BB1210" w:rsidRPr="00D72482" w:rsidRDefault="00876CDD" w:rsidP="00AE0DB1">
            <w:pPr>
              <w:pStyle w:val="Pa16"/>
              <w:snapToGrid w:val="0"/>
              <w:spacing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G</w:t>
            </w:r>
            <w:r w:rsidR="00BB1210"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rade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3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45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</w:t>
            </w:r>
            <w:r w:rsidR="0022142B" w:rsidRPr="00D72482">
              <w:rPr>
                <w:rFonts w:ascii="Times New Roman" w:hAnsi="Times New Roman" w:cs="Times New Roman"/>
                <w:sz w:val="20"/>
                <w:szCs w:val="16"/>
              </w:rPr>
              <w:t>12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  <w:p w:rsidR="00BB1210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300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</w:t>
            </w:r>
            <w:r w:rsidR="0022142B" w:rsidRPr="00D72482">
              <w:rPr>
                <w:rFonts w:ascii="Times New Roman" w:hAnsi="Times New Roman" w:cs="Times New Roman"/>
                <w:sz w:val="20"/>
                <w:szCs w:val="16"/>
              </w:rPr>
              <w:t>80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  <w:p w:rsidR="00BB1210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30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8</w:t>
            </w:r>
            <w:r w:rsidR="00C40952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0</w:t>
            </w:r>
          </w:p>
          <w:p w:rsidR="00BB1210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20</w:t>
            </w:r>
          </w:p>
          <w:p w:rsidR="00BB1210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0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5</w:t>
            </w:r>
          </w:p>
          <w:p w:rsidR="00BB1210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80</w:t>
            </w:r>
          </w:p>
          <w:p w:rsidR="00BB1210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0</w:t>
            </w:r>
          </w:p>
        </w:tc>
        <w:tc>
          <w:tcPr>
            <w:tcW w:w="604" w:type="pct"/>
            <w:tcBorders>
              <w:top w:val="nil"/>
              <w:bottom w:val="nil"/>
            </w:tcBorders>
            <w:vAlign w:val="center"/>
          </w:tcPr>
          <w:p w:rsidR="0024470E" w:rsidRPr="00D72482" w:rsidRDefault="0024470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24470E" w:rsidRPr="00D72482" w:rsidRDefault="0024470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9A7F4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</w:t>
            </w:r>
            <w:r w:rsidR="00015A48" w:rsidRPr="00D72482">
              <w:rPr>
                <w:rFonts w:ascii="Times New Roman" w:hAnsi="Times New Roman" w:cs="Times New Roman"/>
                <w:sz w:val="20"/>
                <w:szCs w:val="16"/>
              </w:rPr>
              <w:t>01</w:t>
            </w:r>
          </w:p>
        </w:tc>
      </w:tr>
      <w:tr w:rsidR="00BB1210" w:rsidRPr="00D72482" w:rsidTr="00D72482">
        <w:trPr>
          <w:jc w:val="center"/>
        </w:trPr>
        <w:tc>
          <w:tcPr>
            <w:tcW w:w="1393" w:type="pct"/>
            <w:tcBorders>
              <w:top w:val="nil"/>
              <w:bottom w:val="nil"/>
            </w:tcBorders>
            <w:vAlign w:val="center"/>
          </w:tcPr>
          <w:p w:rsidR="00BB1210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H</w:t>
            </w:r>
            <w:r w:rsidR="00BB1210"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istol</w:t>
            </w: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patholo</w:t>
            </w:r>
            <w:r w:rsidR="00BB1210"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gy</w:t>
            </w:r>
          </w:p>
          <w:p w:rsidR="00BB1210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A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denocarcinoma</w:t>
            </w:r>
          </w:p>
          <w:p w:rsidR="00BB1210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M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ucinous</w:t>
            </w:r>
          </w:p>
          <w:p w:rsidR="00BB1210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S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ignet ring 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75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7</w:t>
            </w:r>
            <w:r w:rsidR="00082343" w:rsidRPr="00D72482">
              <w:rPr>
                <w:rFonts w:ascii="Times New Roman" w:hAnsi="Times New Roman" w:cs="Times New Roman"/>
                <w:sz w:val="20"/>
                <w:szCs w:val="16"/>
              </w:rPr>
              <w:t>3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.3)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85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2.7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5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4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10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45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5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65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40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0</w:t>
            </w:r>
          </w:p>
        </w:tc>
        <w:tc>
          <w:tcPr>
            <w:tcW w:w="604" w:type="pct"/>
            <w:tcBorders>
              <w:top w:val="nil"/>
              <w:bottom w:val="nil"/>
            </w:tcBorders>
            <w:vAlign w:val="center"/>
          </w:tcPr>
          <w:p w:rsidR="00BB1210" w:rsidRPr="00D72482" w:rsidRDefault="009A7F4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</w:t>
            </w:r>
            <w:r w:rsidR="005B3913" w:rsidRPr="00D72482">
              <w:rPr>
                <w:rFonts w:ascii="Times New Roman" w:hAnsi="Times New Roman" w:cs="Times New Roman"/>
                <w:sz w:val="20"/>
                <w:szCs w:val="16"/>
              </w:rPr>
              <w:t>08</w:t>
            </w:r>
          </w:p>
        </w:tc>
      </w:tr>
      <w:tr w:rsidR="00BB1210" w:rsidRPr="00D72482" w:rsidTr="00D72482">
        <w:trPr>
          <w:jc w:val="center"/>
        </w:trPr>
        <w:tc>
          <w:tcPr>
            <w:tcW w:w="1393" w:type="pct"/>
            <w:tcBorders>
              <w:top w:val="nil"/>
              <w:bottom w:val="nil"/>
            </w:tcBorders>
            <w:vAlign w:val="center"/>
          </w:tcPr>
          <w:p w:rsidR="00BB1210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LVI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Yes</w:t>
            </w:r>
          </w:p>
          <w:p w:rsidR="00BB1210" w:rsidRPr="00D72482" w:rsidRDefault="00D77FA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N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o</w:t>
            </w:r>
          </w:p>
          <w:p w:rsidR="00D77FA0" w:rsidRPr="00D72482" w:rsidRDefault="00D77FA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unknown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461137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</w:t>
            </w:r>
            <w:r w:rsidR="002D5A2E" w:rsidRPr="00D72482">
              <w:rPr>
                <w:rFonts w:ascii="Times New Roman" w:hAnsi="Times New Roman" w:cs="Times New Roman"/>
                <w:sz w:val="20"/>
                <w:szCs w:val="16"/>
              </w:rPr>
              <w:t>36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</w:t>
            </w:r>
            <w:r w:rsidR="002D5A2E" w:rsidRPr="00D72482">
              <w:rPr>
                <w:rFonts w:ascii="Times New Roman" w:hAnsi="Times New Roman" w:cs="Times New Roman"/>
                <w:sz w:val="20"/>
                <w:szCs w:val="16"/>
              </w:rPr>
              <w:t>36.3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  <w:p w:rsidR="00BB1210" w:rsidRPr="00D72482" w:rsidRDefault="002D5A2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61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42.9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  <w:p w:rsidR="00BB1210" w:rsidRPr="00D72482" w:rsidRDefault="002D5A2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78 (20.8</w:t>
            </w:r>
            <w:r w:rsidR="0024470E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CA31E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65</w:t>
            </w:r>
          </w:p>
          <w:p w:rsidR="00BB1210" w:rsidRPr="00D72482" w:rsidRDefault="002D5A2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62</w:t>
            </w:r>
          </w:p>
          <w:p w:rsidR="00D77FA0" w:rsidRPr="00D72482" w:rsidRDefault="00D77FA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3</w:t>
            </w:r>
            <w:r w:rsidR="002D5A2E" w:rsidRPr="00D72482">
              <w:rPr>
                <w:rFonts w:ascii="Times New Roman" w:hAnsi="Times New Roman" w:cs="Times New Roman"/>
                <w:sz w:val="20"/>
                <w:szCs w:val="16"/>
              </w:rPr>
              <w:t>3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461137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7</w:t>
            </w:r>
            <w:r w:rsidR="00CA31ED" w:rsidRPr="00D72482">
              <w:rPr>
                <w:rFonts w:ascii="Times New Roman" w:hAnsi="Times New Roman" w:cs="Times New Roman"/>
                <w:sz w:val="20"/>
                <w:szCs w:val="16"/>
              </w:rPr>
              <w:t>1</w:t>
            </w:r>
          </w:p>
          <w:p w:rsidR="00BB1210" w:rsidRPr="00D72482" w:rsidRDefault="002D5A2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99</w:t>
            </w:r>
          </w:p>
          <w:p w:rsidR="00D77FA0" w:rsidRPr="00D72482" w:rsidRDefault="0024470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45</w:t>
            </w:r>
          </w:p>
        </w:tc>
        <w:tc>
          <w:tcPr>
            <w:tcW w:w="604" w:type="pct"/>
            <w:tcBorders>
              <w:top w:val="nil"/>
              <w:bottom w:val="nil"/>
            </w:tcBorders>
            <w:vAlign w:val="center"/>
          </w:tcPr>
          <w:p w:rsidR="00BB1210" w:rsidRPr="00D72482" w:rsidRDefault="009A7F4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</w:t>
            </w:r>
            <w:r w:rsidR="002D5A2E" w:rsidRPr="00D72482">
              <w:rPr>
                <w:rFonts w:ascii="Times New Roman" w:hAnsi="Times New Roman" w:cs="Times New Roman"/>
                <w:sz w:val="20"/>
                <w:szCs w:val="16"/>
              </w:rPr>
              <w:t>27</w:t>
            </w:r>
          </w:p>
        </w:tc>
      </w:tr>
      <w:tr w:rsidR="00BB1210" w:rsidRPr="00D72482" w:rsidTr="00D72482">
        <w:trPr>
          <w:jc w:val="center"/>
        </w:trPr>
        <w:tc>
          <w:tcPr>
            <w:tcW w:w="1393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T stage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3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4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5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4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05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</w:t>
            </w:r>
            <w:r w:rsidR="0022142B" w:rsidRPr="00D72482">
              <w:rPr>
                <w:rFonts w:ascii="Times New Roman" w:hAnsi="Times New Roman" w:cs="Times New Roman"/>
                <w:sz w:val="20"/>
                <w:szCs w:val="16"/>
              </w:rPr>
              <w:t>28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20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58.7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35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</w:t>
            </w:r>
            <w:r w:rsidR="0022142B" w:rsidRPr="00D72482">
              <w:rPr>
                <w:rFonts w:ascii="Times New Roman" w:hAnsi="Times New Roman" w:cs="Times New Roman"/>
                <w:sz w:val="20"/>
                <w:szCs w:val="16"/>
              </w:rPr>
              <w:t>9.3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5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30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05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0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0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75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15</w:t>
            </w:r>
          </w:p>
          <w:p w:rsidR="00BB1210" w:rsidRPr="00D72482" w:rsidRDefault="005B391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5</w:t>
            </w:r>
          </w:p>
        </w:tc>
        <w:tc>
          <w:tcPr>
            <w:tcW w:w="604" w:type="pct"/>
            <w:tcBorders>
              <w:top w:val="nil"/>
              <w:bottom w:val="nil"/>
            </w:tcBorders>
            <w:vAlign w:val="center"/>
          </w:tcPr>
          <w:p w:rsidR="00BB1210" w:rsidRPr="00D72482" w:rsidRDefault="00986A3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&lt;0.001</w:t>
            </w:r>
          </w:p>
        </w:tc>
      </w:tr>
      <w:tr w:rsidR="00BB1210" w:rsidRPr="00D72482" w:rsidTr="00D72482">
        <w:trPr>
          <w:jc w:val="center"/>
        </w:trPr>
        <w:tc>
          <w:tcPr>
            <w:tcW w:w="1393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N stage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</w:t>
            </w:r>
          </w:p>
          <w:p w:rsidR="00BB1210" w:rsidRPr="00D72482" w:rsidRDefault="0024470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184BB5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</w:t>
            </w:r>
            <w:r w:rsidR="006E5B42" w:rsidRPr="00D72482">
              <w:rPr>
                <w:rFonts w:ascii="Times New Roman" w:hAnsi="Times New Roman" w:cs="Times New Roman"/>
                <w:sz w:val="20"/>
                <w:szCs w:val="16"/>
              </w:rPr>
              <w:t>3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5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</w:t>
            </w:r>
            <w:r w:rsidR="0022142B" w:rsidRPr="00D72482">
              <w:rPr>
                <w:rFonts w:ascii="Times New Roman" w:hAnsi="Times New Roman" w:cs="Times New Roman"/>
                <w:sz w:val="20"/>
                <w:szCs w:val="16"/>
              </w:rPr>
              <w:t>62.7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  <w:p w:rsidR="00BB1210" w:rsidRPr="00D72482" w:rsidRDefault="00184BB5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7</w:t>
            </w:r>
            <w:r w:rsidR="006E5B42" w:rsidRPr="00D72482">
              <w:rPr>
                <w:rFonts w:ascii="Times New Roman" w:hAnsi="Times New Roman" w:cs="Times New Roman"/>
                <w:sz w:val="20"/>
                <w:szCs w:val="16"/>
              </w:rPr>
              <w:t>5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20)</w:t>
            </w:r>
          </w:p>
          <w:p w:rsidR="00BB1210" w:rsidRPr="00D72482" w:rsidRDefault="006E5B42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65</w:t>
            </w:r>
            <w:r w:rsidR="00BB1210" w:rsidRPr="00D72482">
              <w:rPr>
                <w:rFonts w:ascii="Times New Roman" w:hAnsi="Times New Roman" w:cs="Times New Roman"/>
                <w:sz w:val="20"/>
                <w:szCs w:val="16"/>
              </w:rPr>
              <w:t xml:space="preserve"> (17.</w:t>
            </w:r>
            <w:r w:rsidR="0022142B" w:rsidRPr="00D72482">
              <w:rPr>
                <w:rFonts w:ascii="Times New Roman" w:hAnsi="Times New Roman" w:cs="Times New Roman"/>
                <w:sz w:val="20"/>
                <w:szCs w:val="16"/>
              </w:rPr>
              <w:t>3</w:t>
            </w:r>
            <w:r w:rsidR="0024470E"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184BB5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</w:t>
            </w:r>
            <w:r w:rsidR="006E5B42" w:rsidRPr="00D72482">
              <w:rPr>
                <w:rFonts w:ascii="Times New Roman" w:hAnsi="Times New Roman" w:cs="Times New Roman"/>
                <w:sz w:val="20"/>
                <w:szCs w:val="16"/>
              </w:rPr>
              <w:t>0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5</w:t>
            </w:r>
          </w:p>
          <w:p w:rsidR="00BB1210" w:rsidRPr="00D72482" w:rsidRDefault="00184BB5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3</w:t>
            </w:r>
            <w:r w:rsidR="006E5B42" w:rsidRPr="00D72482">
              <w:rPr>
                <w:rFonts w:ascii="Times New Roman" w:hAnsi="Times New Roman" w:cs="Times New Roman"/>
                <w:sz w:val="20"/>
                <w:szCs w:val="16"/>
              </w:rPr>
              <w:t>5</w:t>
            </w:r>
          </w:p>
          <w:p w:rsidR="00BB1210" w:rsidRPr="00D72482" w:rsidRDefault="00184BB5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0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184BB5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</w:t>
            </w:r>
            <w:r w:rsidR="00DA5C0A" w:rsidRPr="00D72482">
              <w:rPr>
                <w:rFonts w:ascii="Times New Roman" w:hAnsi="Times New Roman" w:cs="Times New Roman"/>
                <w:sz w:val="20"/>
                <w:szCs w:val="16"/>
              </w:rPr>
              <w:t>3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</w:t>
            </w:r>
          </w:p>
          <w:p w:rsidR="00BB1210" w:rsidRPr="00D72482" w:rsidRDefault="00184BB5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40</w:t>
            </w:r>
          </w:p>
          <w:p w:rsidR="00BB1210" w:rsidRPr="00D72482" w:rsidRDefault="006E5B42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45</w:t>
            </w:r>
          </w:p>
        </w:tc>
        <w:tc>
          <w:tcPr>
            <w:tcW w:w="604" w:type="pct"/>
            <w:tcBorders>
              <w:top w:val="nil"/>
              <w:bottom w:val="nil"/>
            </w:tcBorders>
            <w:vAlign w:val="center"/>
          </w:tcPr>
          <w:p w:rsidR="00BB1210" w:rsidRPr="00D72482" w:rsidRDefault="009A7F4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</w:t>
            </w:r>
            <w:r w:rsidR="00184BB5" w:rsidRPr="00D72482">
              <w:rPr>
                <w:rFonts w:ascii="Times New Roman" w:hAnsi="Times New Roman" w:cs="Times New Roman"/>
                <w:sz w:val="20"/>
                <w:szCs w:val="16"/>
              </w:rPr>
              <w:t>09</w:t>
            </w:r>
          </w:p>
        </w:tc>
      </w:tr>
      <w:tr w:rsidR="00BB1210" w:rsidRPr="00D72482" w:rsidTr="00D72482">
        <w:trPr>
          <w:jc w:val="center"/>
        </w:trPr>
        <w:tc>
          <w:tcPr>
            <w:tcW w:w="1393" w:type="pct"/>
            <w:tcBorders>
              <w:top w:val="nil"/>
              <w:bottom w:val="nil"/>
            </w:tcBorders>
            <w:vAlign w:val="center"/>
          </w:tcPr>
          <w:p w:rsidR="00876CDD" w:rsidRPr="00D72482" w:rsidRDefault="00BB1210" w:rsidP="00AE0DB1">
            <w:pPr>
              <w:pStyle w:val="Pa18"/>
              <w:snapToGrid w:val="0"/>
              <w:spacing w:line="240" w:lineRule="auto"/>
              <w:jc w:val="both"/>
              <w:rPr>
                <w:rStyle w:val="A0"/>
                <w:rFonts w:ascii="Times New Roman" w:hAnsi="Times New Roman" w:cs="Times New Roman"/>
                <w:b/>
                <w:bCs/>
                <w:color w:val="auto"/>
                <w:sz w:val="20"/>
              </w:rPr>
            </w:pPr>
            <w:r w:rsidRPr="00D72482">
              <w:rPr>
                <w:rStyle w:val="A0"/>
                <w:rFonts w:ascii="Times New Roman" w:hAnsi="Times New Roman" w:cs="Times New Roman"/>
                <w:b/>
                <w:bCs/>
                <w:color w:val="auto"/>
                <w:sz w:val="20"/>
              </w:rPr>
              <w:t xml:space="preserve">LNR </w:t>
            </w:r>
          </w:p>
          <w:p w:rsidR="00BB1210" w:rsidRPr="00D72482" w:rsidRDefault="00876CDD" w:rsidP="00AE0DB1">
            <w:pPr>
              <w:pStyle w:val="Pa18"/>
              <w:snapToGrid w:val="0"/>
              <w:spacing w:line="240" w:lineRule="auto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Style w:val="A0"/>
                <w:rFonts w:ascii="Times New Roman" w:hAnsi="Times New Roman" w:cs="Times New Roman"/>
                <w:color w:val="auto"/>
                <w:sz w:val="20"/>
              </w:rPr>
              <w:t>Mean ± SD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876CDD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15</w:t>
            </w:r>
            <w:r w:rsidRPr="00D72482">
              <w:rPr>
                <w:rStyle w:val="A0"/>
                <w:rFonts w:ascii="Times New Roman" w:hAnsi="Times New Roman" w:cs="Times New Roman"/>
                <w:b/>
                <w:bCs/>
                <w:color w:val="auto"/>
                <w:sz w:val="20"/>
              </w:rPr>
              <w:t>±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2</w:t>
            </w:r>
            <w:r w:rsidR="00D32AB3" w:rsidRPr="00D72482">
              <w:rPr>
                <w:rFonts w:ascii="Times New Roman" w:hAnsi="Times New Roman" w:cs="Times New Roman"/>
                <w:sz w:val="20"/>
                <w:szCs w:val="16"/>
              </w:rPr>
              <w:t>7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876CDD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</w:t>
            </w:r>
            <w:r w:rsidR="00B202BD" w:rsidRPr="00D72482">
              <w:rPr>
                <w:rFonts w:ascii="Times New Roman" w:hAnsi="Times New Roman" w:cs="Times New Roman"/>
                <w:sz w:val="20"/>
                <w:szCs w:val="16"/>
              </w:rPr>
              <w:t>1</w:t>
            </w:r>
            <w:r w:rsidR="005B4D84" w:rsidRPr="00D72482">
              <w:rPr>
                <w:rFonts w:ascii="Times New Roman" w:hAnsi="Times New Roman" w:cs="Times New Roman"/>
                <w:sz w:val="20"/>
                <w:szCs w:val="16"/>
              </w:rPr>
              <w:t>5</w:t>
            </w:r>
            <w:r w:rsidRPr="00D72482">
              <w:rPr>
                <w:rStyle w:val="A0"/>
                <w:rFonts w:ascii="Times New Roman" w:hAnsi="Times New Roman" w:cs="Times New Roman"/>
                <w:b/>
                <w:bCs/>
                <w:color w:val="auto"/>
                <w:sz w:val="20"/>
              </w:rPr>
              <w:t>±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2</w:t>
            </w:r>
            <w:r w:rsidR="00B202BD" w:rsidRPr="00D72482">
              <w:rPr>
                <w:rFonts w:ascii="Times New Roman" w:hAnsi="Times New Roman" w:cs="Times New Roman"/>
                <w:sz w:val="20"/>
                <w:szCs w:val="16"/>
              </w:rPr>
              <w:t>4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876CDD" w:rsidRPr="00D72482" w:rsidRDefault="00876CDD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1</w:t>
            </w:r>
            <w:r w:rsidR="005B4D84" w:rsidRPr="00D72482">
              <w:rPr>
                <w:rFonts w:ascii="Times New Roman" w:hAnsi="Times New Roman" w:cs="Times New Roman"/>
                <w:sz w:val="20"/>
                <w:szCs w:val="16"/>
              </w:rPr>
              <w:t>0</w:t>
            </w:r>
            <w:r w:rsidRPr="00D72482">
              <w:rPr>
                <w:rStyle w:val="A0"/>
                <w:rFonts w:ascii="Times New Roman" w:hAnsi="Times New Roman" w:cs="Times New Roman"/>
                <w:b/>
                <w:bCs/>
                <w:color w:val="auto"/>
                <w:sz w:val="20"/>
              </w:rPr>
              <w:t>±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2</w:t>
            </w:r>
            <w:r w:rsidR="00B202BD" w:rsidRPr="00D72482">
              <w:rPr>
                <w:rFonts w:ascii="Times New Roman" w:hAnsi="Times New Roman" w:cs="Times New Roman"/>
                <w:sz w:val="20"/>
                <w:szCs w:val="16"/>
              </w:rPr>
              <w:t>7</w:t>
            </w:r>
          </w:p>
        </w:tc>
        <w:tc>
          <w:tcPr>
            <w:tcW w:w="604" w:type="pct"/>
            <w:tcBorders>
              <w:top w:val="nil"/>
              <w:bottom w:val="nil"/>
            </w:tcBorders>
            <w:vAlign w:val="center"/>
          </w:tcPr>
          <w:p w:rsidR="00BB1210" w:rsidRPr="00D72482" w:rsidRDefault="00036EB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</w:t>
            </w:r>
            <w:r w:rsidR="00B9021A" w:rsidRPr="00D72482">
              <w:rPr>
                <w:rFonts w:ascii="Times New Roman" w:hAnsi="Times New Roman" w:cs="Times New Roman"/>
                <w:sz w:val="20"/>
                <w:szCs w:val="16"/>
              </w:rPr>
              <w:t>0</w:t>
            </w:r>
            <w:r w:rsidR="00DB1DB5" w:rsidRPr="00D72482">
              <w:rPr>
                <w:rFonts w:ascii="Times New Roman" w:hAnsi="Times New Roman" w:cs="Times New Roman"/>
                <w:sz w:val="20"/>
                <w:szCs w:val="16"/>
              </w:rPr>
              <w:t>2</w:t>
            </w:r>
          </w:p>
        </w:tc>
      </w:tr>
      <w:tr w:rsidR="00BB1210" w:rsidRPr="00D72482" w:rsidTr="00D72482">
        <w:trPr>
          <w:jc w:val="center"/>
        </w:trPr>
        <w:tc>
          <w:tcPr>
            <w:tcW w:w="1393" w:type="pct"/>
            <w:tcBorders>
              <w:top w:val="nil"/>
              <w:bottom w:val="nil"/>
            </w:tcBorders>
            <w:vAlign w:val="center"/>
          </w:tcPr>
          <w:p w:rsidR="00876CDD" w:rsidRPr="00D72482" w:rsidRDefault="00876CDD" w:rsidP="00AE0DB1">
            <w:pPr>
              <w:pStyle w:val="Pa18"/>
              <w:snapToGrid w:val="0"/>
              <w:spacing w:line="240" w:lineRule="auto"/>
              <w:jc w:val="both"/>
              <w:rPr>
                <w:rStyle w:val="A0"/>
                <w:rFonts w:ascii="Times New Roman" w:hAnsi="Times New Roman" w:cs="Times New Roman"/>
                <w:b/>
                <w:bCs/>
                <w:color w:val="auto"/>
                <w:sz w:val="20"/>
              </w:rPr>
            </w:pPr>
            <w:r w:rsidRPr="00D72482">
              <w:rPr>
                <w:rStyle w:val="A0"/>
                <w:rFonts w:ascii="Times New Roman" w:hAnsi="Times New Roman" w:cs="Times New Roman"/>
                <w:b/>
                <w:bCs/>
                <w:color w:val="auto"/>
                <w:sz w:val="20"/>
              </w:rPr>
              <w:t xml:space="preserve">Positive nodes </w:t>
            </w:r>
          </w:p>
          <w:p w:rsidR="00876CDD" w:rsidRPr="00D72482" w:rsidRDefault="00876CDD" w:rsidP="00AE0DB1">
            <w:pPr>
              <w:pStyle w:val="Pa18"/>
              <w:snapToGrid w:val="0"/>
              <w:spacing w:line="240" w:lineRule="auto"/>
              <w:jc w:val="both"/>
              <w:rPr>
                <w:rStyle w:val="A0"/>
                <w:rFonts w:ascii="Times New Roman" w:hAnsi="Times New Roman" w:cs="Times New Roman"/>
                <w:color w:val="auto"/>
                <w:sz w:val="20"/>
              </w:rPr>
            </w:pPr>
            <w:r w:rsidRPr="00D72482">
              <w:rPr>
                <w:rStyle w:val="A0"/>
                <w:rFonts w:ascii="Times New Roman" w:hAnsi="Times New Roman" w:cs="Times New Roman"/>
                <w:color w:val="auto"/>
                <w:sz w:val="20"/>
              </w:rPr>
              <w:t>Range</w:t>
            </w:r>
          </w:p>
          <w:p w:rsidR="00BB1210" w:rsidRPr="00D72482" w:rsidRDefault="00876CDD" w:rsidP="00AE0DB1">
            <w:pPr>
              <w:pStyle w:val="Pa18"/>
              <w:snapToGrid w:val="0"/>
              <w:spacing w:line="240" w:lineRule="auto"/>
              <w:jc w:val="both"/>
              <w:rPr>
                <w:rStyle w:val="A0"/>
                <w:rFonts w:ascii="Times New Roman" w:hAnsi="Times New Roman" w:cs="Times New Roman"/>
                <w:b/>
                <w:bCs/>
                <w:color w:val="auto"/>
                <w:sz w:val="20"/>
              </w:rPr>
            </w:pPr>
            <w:r w:rsidRPr="00D72482">
              <w:rPr>
                <w:rStyle w:val="A0"/>
                <w:rFonts w:ascii="Times New Roman" w:hAnsi="Times New Roman" w:cs="Times New Roman"/>
                <w:color w:val="auto"/>
                <w:sz w:val="20"/>
              </w:rPr>
              <w:t>Mean ± SD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24470E" w:rsidRPr="00D72482" w:rsidRDefault="0024470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876CDD" w:rsidRPr="00D72482" w:rsidRDefault="005A18E7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-15</w:t>
            </w:r>
          </w:p>
          <w:p w:rsidR="00BB1210" w:rsidRPr="00D72482" w:rsidRDefault="006E27CA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.9</w:t>
            </w:r>
            <w:r w:rsidR="00BB1210" w:rsidRPr="00D72482">
              <w:rPr>
                <w:rStyle w:val="A0"/>
                <w:rFonts w:ascii="Times New Roman" w:hAnsi="Times New Roman" w:cs="Times New Roman"/>
                <w:b/>
                <w:bCs/>
                <w:color w:val="auto"/>
                <w:sz w:val="20"/>
              </w:rPr>
              <w:t>±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3.</w:t>
            </w:r>
            <w:r w:rsidR="00B9021A" w:rsidRPr="00D72482">
              <w:rPr>
                <w:rFonts w:ascii="Times New Roman" w:hAnsi="Times New Roman" w:cs="Times New Roman"/>
                <w:sz w:val="20"/>
                <w:szCs w:val="16"/>
              </w:rPr>
              <w:t>56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24470E" w:rsidRPr="00D72482" w:rsidRDefault="0024470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876CDD" w:rsidRPr="00D72482" w:rsidRDefault="00D00927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-11</w:t>
            </w:r>
          </w:p>
          <w:p w:rsidR="00BB1210" w:rsidRPr="00D72482" w:rsidRDefault="006E27CA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.</w:t>
            </w:r>
            <w:r w:rsidR="00B202BD" w:rsidRPr="00D72482">
              <w:rPr>
                <w:rFonts w:ascii="Times New Roman" w:hAnsi="Times New Roman" w:cs="Times New Roman"/>
                <w:sz w:val="20"/>
                <w:szCs w:val="16"/>
              </w:rPr>
              <w:t>04</w:t>
            </w:r>
            <w:r w:rsidRPr="00D72482">
              <w:rPr>
                <w:rStyle w:val="A0"/>
                <w:rFonts w:ascii="Times New Roman" w:hAnsi="Times New Roman" w:cs="Times New Roman"/>
                <w:b/>
                <w:bCs/>
                <w:color w:val="auto"/>
                <w:sz w:val="20"/>
              </w:rPr>
              <w:t>±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.</w:t>
            </w:r>
            <w:r w:rsidR="00B202BD" w:rsidRPr="00D72482">
              <w:rPr>
                <w:rFonts w:ascii="Times New Roman" w:hAnsi="Times New Roman" w:cs="Times New Roman"/>
                <w:sz w:val="20"/>
                <w:szCs w:val="16"/>
              </w:rPr>
              <w:t>46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24470E" w:rsidRPr="00D72482" w:rsidRDefault="0024470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876CDD" w:rsidRPr="00D72482" w:rsidRDefault="00D00927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-15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.</w:t>
            </w:r>
            <w:r w:rsidR="00B202BD" w:rsidRPr="00D72482">
              <w:rPr>
                <w:rFonts w:ascii="Times New Roman" w:hAnsi="Times New Roman" w:cs="Times New Roman"/>
                <w:sz w:val="20"/>
                <w:szCs w:val="16"/>
              </w:rPr>
              <w:t>06</w:t>
            </w:r>
            <w:r w:rsidRPr="00D72482">
              <w:rPr>
                <w:rStyle w:val="A0"/>
                <w:rFonts w:ascii="Times New Roman" w:hAnsi="Times New Roman" w:cs="Times New Roman"/>
                <w:b/>
                <w:bCs/>
                <w:color w:val="auto"/>
                <w:sz w:val="20"/>
              </w:rPr>
              <w:t>±</w:t>
            </w:r>
            <w:r w:rsidR="00B202BD" w:rsidRPr="00D72482">
              <w:rPr>
                <w:rFonts w:ascii="Times New Roman" w:hAnsi="Times New Roman" w:cs="Times New Roman"/>
                <w:sz w:val="20"/>
                <w:szCs w:val="16"/>
              </w:rPr>
              <w:t>3.93</w:t>
            </w:r>
          </w:p>
        </w:tc>
        <w:tc>
          <w:tcPr>
            <w:tcW w:w="604" w:type="pct"/>
            <w:tcBorders>
              <w:top w:val="nil"/>
              <w:bottom w:val="nil"/>
            </w:tcBorders>
            <w:vAlign w:val="center"/>
          </w:tcPr>
          <w:p w:rsidR="00BB1210" w:rsidRPr="00D72482" w:rsidRDefault="00036EB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</w:t>
            </w:r>
            <w:r w:rsidR="00DB1DB5" w:rsidRPr="00D72482">
              <w:rPr>
                <w:rFonts w:ascii="Times New Roman" w:hAnsi="Times New Roman" w:cs="Times New Roman"/>
                <w:sz w:val="20"/>
                <w:szCs w:val="16"/>
              </w:rPr>
              <w:t>14</w:t>
            </w:r>
          </w:p>
        </w:tc>
      </w:tr>
      <w:tr w:rsidR="00015A48" w:rsidRPr="00D72482" w:rsidTr="00D72482">
        <w:trPr>
          <w:jc w:val="center"/>
        </w:trPr>
        <w:tc>
          <w:tcPr>
            <w:tcW w:w="1393" w:type="pct"/>
            <w:tcBorders>
              <w:top w:val="nil"/>
              <w:bottom w:val="nil"/>
            </w:tcBorders>
            <w:vAlign w:val="center"/>
          </w:tcPr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AJCC</w:t>
            </w:r>
            <w:r w:rsidR="00EA632A"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 xml:space="preserve"> s</w:t>
            </w: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</w:rPr>
              <w:t>tage</w:t>
            </w:r>
          </w:p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I</w:t>
            </w:r>
          </w:p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II</w:t>
            </w:r>
          </w:p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III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85 (22.7)</w:t>
            </w:r>
          </w:p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</w:t>
            </w:r>
            <w:r w:rsidR="006E5B42" w:rsidRPr="00D72482">
              <w:rPr>
                <w:rFonts w:ascii="Times New Roman" w:hAnsi="Times New Roman" w:cs="Times New Roman"/>
                <w:sz w:val="20"/>
                <w:szCs w:val="16"/>
              </w:rPr>
              <w:t>5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 (</w:t>
            </w:r>
            <w:r w:rsidR="006E5B42" w:rsidRPr="00D72482">
              <w:rPr>
                <w:rFonts w:ascii="Times New Roman" w:hAnsi="Times New Roman" w:cs="Times New Roman"/>
                <w:sz w:val="20"/>
                <w:szCs w:val="16"/>
              </w:rPr>
              <w:t>40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1</w:t>
            </w:r>
            <w:r w:rsidR="00DA5C0A" w:rsidRPr="00D72482">
              <w:rPr>
                <w:rFonts w:ascii="Times New Roman" w:hAnsi="Times New Roman" w:cs="Times New Roman"/>
                <w:sz w:val="20"/>
                <w:szCs w:val="16"/>
              </w:rPr>
              <w:t>4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 (</w:t>
            </w:r>
            <w:r w:rsidR="006E5B42" w:rsidRPr="00D72482">
              <w:rPr>
                <w:rFonts w:ascii="Times New Roman" w:hAnsi="Times New Roman" w:cs="Times New Roman"/>
                <w:sz w:val="20"/>
                <w:szCs w:val="16"/>
              </w:rPr>
              <w:t>37.3</w:t>
            </w: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)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25</w:t>
            </w:r>
          </w:p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8</w:t>
            </w:r>
            <w:r w:rsidR="006E5B42" w:rsidRPr="00D72482">
              <w:rPr>
                <w:rFonts w:ascii="Times New Roman" w:hAnsi="Times New Roman" w:cs="Times New Roman"/>
                <w:sz w:val="20"/>
                <w:szCs w:val="16"/>
              </w:rPr>
              <w:t>0</w:t>
            </w:r>
          </w:p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5</w:t>
            </w:r>
            <w:r w:rsidR="006E5B42" w:rsidRPr="00D72482">
              <w:rPr>
                <w:rFonts w:ascii="Times New Roman" w:hAnsi="Times New Roman" w:cs="Times New Roman"/>
                <w:sz w:val="20"/>
                <w:szCs w:val="16"/>
              </w:rPr>
              <w:t>5</w:t>
            </w:r>
          </w:p>
        </w:tc>
        <w:tc>
          <w:tcPr>
            <w:tcW w:w="1001" w:type="pct"/>
            <w:tcBorders>
              <w:top w:val="nil"/>
              <w:bottom w:val="nil"/>
            </w:tcBorders>
            <w:vAlign w:val="center"/>
          </w:tcPr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</w:p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60</w:t>
            </w:r>
          </w:p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7</w:t>
            </w:r>
            <w:r w:rsidR="006E5B42" w:rsidRPr="00D72482">
              <w:rPr>
                <w:rFonts w:ascii="Times New Roman" w:hAnsi="Times New Roman" w:cs="Times New Roman"/>
                <w:sz w:val="20"/>
                <w:szCs w:val="16"/>
              </w:rPr>
              <w:t>0</w:t>
            </w:r>
          </w:p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8</w:t>
            </w:r>
            <w:r w:rsidR="006E5B42" w:rsidRPr="00D72482">
              <w:rPr>
                <w:rFonts w:ascii="Times New Roman" w:hAnsi="Times New Roman" w:cs="Times New Roman"/>
                <w:sz w:val="20"/>
                <w:szCs w:val="16"/>
              </w:rPr>
              <w:t>5</w:t>
            </w:r>
          </w:p>
        </w:tc>
        <w:tc>
          <w:tcPr>
            <w:tcW w:w="604" w:type="pct"/>
            <w:tcBorders>
              <w:top w:val="nil"/>
              <w:bottom w:val="nil"/>
            </w:tcBorders>
            <w:vAlign w:val="center"/>
          </w:tcPr>
          <w:p w:rsidR="00015A48" w:rsidRPr="00D72482" w:rsidRDefault="00015A48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</w:rPr>
              <w:t>0.00</w:t>
            </w:r>
            <w:r w:rsidR="001149D7" w:rsidRPr="00D72482">
              <w:rPr>
                <w:rFonts w:ascii="Times New Roman" w:hAnsi="Times New Roman" w:cs="Times New Roman"/>
                <w:sz w:val="20"/>
                <w:szCs w:val="16"/>
              </w:rPr>
              <w:t>2</w:t>
            </w:r>
          </w:p>
        </w:tc>
      </w:tr>
      <w:tr w:rsidR="00BB1210" w:rsidRPr="00D72482" w:rsidTr="00D72482">
        <w:trPr>
          <w:jc w:val="center"/>
        </w:trPr>
        <w:tc>
          <w:tcPr>
            <w:tcW w:w="1393" w:type="pct"/>
            <w:tcBorders>
              <w:top w:val="nil"/>
              <w:bottom w:val="single" w:sz="4" w:space="0" w:color="auto"/>
            </w:tcBorders>
            <w:vAlign w:val="center"/>
          </w:tcPr>
          <w:p w:rsidR="00BB1210" w:rsidRPr="00D72482" w:rsidRDefault="00EA632A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16"/>
                <w:lang w:bidi="ar-EG"/>
              </w:rPr>
              <w:t>Examined LNs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  <w:lang w:bidi="ar-EG"/>
              </w:rPr>
              <w:t>0–12</w:t>
            </w:r>
          </w:p>
          <w:p w:rsidR="00BB1210" w:rsidRPr="00D72482" w:rsidRDefault="00BB1210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b/>
                <w:bCs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  <w:lang w:bidi="ar-EG"/>
              </w:rPr>
              <w:t>˃12</w:t>
            </w:r>
          </w:p>
        </w:tc>
        <w:tc>
          <w:tcPr>
            <w:tcW w:w="1001" w:type="pct"/>
            <w:tcBorders>
              <w:top w:val="nil"/>
              <w:bottom w:val="single" w:sz="4" w:space="0" w:color="auto"/>
            </w:tcBorders>
            <w:vAlign w:val="center"/>
          </w:tcPr>
          <w:p w:rsidR="009A7F43" w:rsidRPr="00D72482" w:rsidRDefault="009A7F4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</w:p>
          <w:p w:rsidR="00BB1210" w:rsidRPr="00D72482" w:rsidRDefault="002D5A2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  <w:lang w:bidi="ar-EG"/>
              </w:rPr>
              <w:t>205</w:t>
            </w:r>
            <w:r w:rsidR="00341B46" w:rsidRPr="00D72482">
              <w:rPr>
                <w:rFonts w:ascii="Times New Roman" w:hAnsi="Times New Roman" w:cs="Times New Roman"/>
                <w:sz w:val="20"/>
                <w:szCs w:val="16"/>
              </w:rPr>
              <w:t>(54.7)</w:t>
            </w:r>
          </w:p>
          <w:p w:rsidR="00BB1210" w:rsidRPr="00D72482" w:rsidRDefault="002D5A2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  <w:lang w:bidi="ar-EG"/>
              </w:rPr>
              <w:t>170</w:t>
            </w:r>
            <w:r w:rsidR="00341B46" w:rsidRPr="00D72482">
              <w:rPr>
                <w:rFonts w:ascii="Times New Roman" w:hAnsi="Times New Roman" w:cs="Times New Roman"/>
                <w:sz w:val="20"/>
                <w:szCs w:val="16"/>
              </w:rPr>
              <w:t>(45.3)</w:t>
            </w:r>
          </w:p>
        </w:tc>
        <w:tc>
          <w:tcPr>
            <w:tcW w:w="1001" w:type="pct"/>
            <w:tcBorders>
              <w:top w:val="nil"/>
              <w:bottom w:val="single" w:sz="4" w:space="0" w:color="auto"/>
            </w:tcBorders>
            <w:vAlign w:val="center"/>
          </w:tcPr>
          <w:p w:rsidR="009A7F43" w:rsidRPr="00D72482" w:rsidRDefault="009A7F4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</w:p>
          <w:p w:rsidR="00BB1210" w:rsidRPr="00D72482" w:rsidRDefault="002D5A2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  <w:lang w:bidi="ar-EG"/>
              </w:rPr>
              <w:t>55</w:t>
            </w:r>
          </w:p>
          <w:p w:rsidR="00BB1210" w:rsidRPr="00D72482" w:rsidRDefault="002D5A2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  <w:lang w:bidi="ar-EG"/>
              </w:rPr>
              <w:t>105</w:t>
            </w:r>
          </w:p>
        </w:tc>
        <w:tc>
          <w:tcPr>
            <w:tcW w:w="1001" w:type="pct"/>
            <w:tcBorders>
              <w:top w:val="nil"/>
              <w:bottom w:val="single" w:sz="4" w:space="0" w:color="auto"/>
            </w:tcBorders>
            <w:vAlign w:val="center"/>
          </w:tcPr>
          <w:p w:rsidR="009A7F43" w:rsidRPr="00D72482" w:rsidRDefault="009A7F4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</w:p>
          <w:p w:rsidR="00BB1210" w:rsidRPr="00D72482" w:rsidRDefault="002D5A2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  <w:lang w:bidi="ar-EG"/>
              </w:rPr>
              <w:t>150</w:t>
            </w:r>
          </w:p>
          <w:p w:rsidR="00BB1210" w:rsidRPr="00D72482" w:rsidRDefault="002D5A2E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  <w:lang w:bidi="ar-EG"/>
              </w:rPr>
              <w:t>65</w:t>
            </w:r>
          </w:p>
        </w:tc>
        <w:tc>
          <w:tcPr>
            <w:tcW w:w="604" w:type="pct"/>
            <w:tcBorders>
              <w:top w:val="nil"/>
              <w:bottom w:val="single" w:sz="4" w:space="0" w:color="auto"/>
            </w:tcBorders>
            <w:vAlign w:val="center"/>
          </w:tcPr>
          <w:p w:rsidR="00BB1210" w:rsidRPr="00D72482" w:rsidRDefault="009A7F43" w:rsidP="00AE0DB1">
            <w:pPr>
              <w:bidi w:val="0"/>
              <w:snapToGrid w:val="0"/>
              <w:jc w:val="both"/>
              <w:rPr>
                <w:rFonts w:ascii="Times New Roman" w:hAnsi="Times New Roman" w:cs="Times New Roman"/>
                <w:sz w:val="20"/>
                <w:szCs w:val="16"/>
                <w:lang w:bidi="ar-EG"/>
              </w:rPr>
            </w:pPr>
            <w:r w:rsidRPr="00D72482">
              <w:rPr>
                <w:rFonts w:ascii="Times New Roman" w:hAnsi="Times New Roman" w:cs="Times New Roman"/>
                <w:sz w:val="20"/>
                <w:szCs w:val="16"/>
                <w:lang w:bidi="ar-EG"/>
              </w:rPr>
              <w:t>0.00</w:t>
            </w:r>
            <w:r w:rsidR="001149D7" w:rsidRPr="00D72482">
              <w:rPr>
                <w:rFonts w:ascii="Times New Roman" w:hAnsi="Times New Roman" w:cs="Times New Roman"/>
                <w:sz w:val="20"/>
                <w:szCs w:val="16"/>
                <w:lang w:bidi="ar-EG"/>
              </w:rPr>
              <w:t>1</w:t>
            </w:r>
          </w:p>
        </w:tc>
      </w:tr>
    </w:tbl>
    <w:p w:rsidR="00CF1D4F" w:rsidRPr="00D72482" w:rsidRDefault="002F3F69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72482">
        <w:rPr>
          <w:rFonts w:ascii="Times New Roman" w:hAnsi="Times New Roman" w:cs="Times New Roman"/>
          <w:sz w:val="20"/>
          <w:szCs w:val="20"/>
        </w:rPr>
        <w:t>LVI; lymphovascular invasion, LNR; lymph node ratio, T tumor depth, N; lymph nodes</w:t>
      </w:r>
    </w:p>
    <w:p w:rsidR="00BB6B56" w:rsidRPr="00D72482" w:rsidRDefault="00BB6B56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/>
      </w:tblPr>
      <w:tblGrid>
        <w:gridCol w:w="4516"/>
        <w:gridCol w:w="4960"/>
      </w:tblGrid>
      <w:tr w:rsidR="00EA632A" w:rsidRPr="00D72482" w:rsidTr="00D72482">
        <w:trPr>
          <w:jc w:val="center"/>
        </w:trPr>
        <w:tc>
          <w:tcPr>
            <w:tcW w:w="2383" w:type="pct"/>
            <w:vAlign w:val="center"/>
          </w:tcPr>
          <w:p w:rsidR="00EA632A" w:rsidRPr="00D72482" w:rsidRDefault="00EA632A" w:rsidP="00AE0DB1">
            <w:pPr>
              <w:autoSpaceDE w:val="0"/>
              <w:autoSpaceDN w:val="0"/>
              <w:bidi w:val="0"/>
              <w:adjustRightInd w:val="0"/>
              <w:snapToGrid w:val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noProof/>
                <w:sz w:val="20"/>
                <w:szCs w:val="20"/>
                <w:lang w:eastAsia="zh-CN"/>
              </w:rPr>
              <w:lastRenderedPageBreak/>
              <w:drawing>
                <wp:inline distT="0" distB="0" distL="0" distR="0">
                  <wp:extent cx="2459599" cy="1720850"/>
                  <wp:effectExtent l="1905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63938" cy="172388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617" w:type="pct"/>
            <w:vAlign w:val="center"/>
          </w:tcPr>
          <w:p w:rsidR="00EA632A" w:rsidRPr="00D72482" w:rsidRDefault="00EA632A" w:rsidP="00AE0DB1">
            <w:pPr>
              <w:autoSpaceDE w:val="0"/>
              <w:autoSpaceDN w:val="0"/>
              <w:bidi w:val="0"/>
              <w:adjustRightInd w:val="0"/>
              <w:snapToGrid w:val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noProof/>
                <w:sz w:val="20"/>
                <w:szCs w:val="20"/>
                <w:lang w:eastAsia="zh-CN"/>
              </w:rPr>
              <w:drawing>
                <wp:inline distT="0" distB="0" distL="0" distR="0">
                  <wp:extent cx="2440142" cy="1720850"/>
                  <wp:effectExtent l="1905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44301" cy="172378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632A" w:rsidRPr="00D72482" w:rsidTr="00D72482">
        <w:trPr>
          <w:jc w:val="center"/>
        </w:trPr>
        <w:tc>
          <w:tcPr>
            <w:tcW w:w="2383" w:type="pct"/>
            <w:vAlign w:val="center"/>
          </w:tcPr>
          <w:p w:rsidR="00EA632A" w:rsidRPr="00D72482" w:rsidRDefault="00EA632A" w:rsidP="00AE0DB1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igure 1: </w:t>
            </w: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Overall survival</w:t>
            </w:r>
            <w:r w:rsidRPr="00D72482">
              <w:rPr>
                <w:rStyle w:val="A5"/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curves for all patients.</w:t>
            </w:r>
          </w:p>
        </w:tc>
        <w:tc>
          <w:tcPr>
            <w:tcW w:w="2617" w:type="pct"/>
            <w:vAlign w:val="center"/>
          </w:tcPr>
          <w:p w:rsidR="00EA632A" w:rsidRPr="00D72482" w:rsidRDefault="00EA632A" w:rsidP="00AE0DB1">
            <w:pPr>
              <w:autoSpaceDE w:val="0"/>
              <w:autoSpaceDN w:val="0"/>
              <w:bidi w:val="0"/>
              <w:adjustRightInd w:val="0"/>
              <w:snapToGrid w:val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igure 2:</w:t>
            </w:r>
            <w:r w:rsidR="00AE0DB1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  <w:lang w:eastAsia="zh-CN"/>
              </w:rPr>
              <w:t xml:space="preserve"> </w:t>
            </w:r>
            <w:r w:rsidRPr="00D72482">
              <w:rPr>
                <w:rStyle w:val="A5"/>
                <w:rFonts w:ascii="Times New Roman" w:hAnsi="Times New Roman" w:cs="Times New Roman"/>
                <w:color w:val="auto"/>
                <w:sz w:val="20"/>
                <w:szCs w:val="20"/>
              </w:rPr>
              <w:t>D</w:t>
            </w: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 xml:space="preserve">isease free survival </w:t>
            </w:r>
            <w:r w:rsidRPr="00D72482">
              <w:rPr>
                <w:rStyle w:val="A5"/>
                <w:rFonts w:ascii="Times New Roman" w:hAnsi="Times New Roman" w:cs="Times New Roman"/>
                <w:color w:val="auto"/>
                <w:sz w:val="20"/>
                <w:szCs w:val="20"/>
              </w:rPr>
              <w:t>curves for all patients.</w:t>
            </w:r>
          </w:p>
        </w:tc>
      </w:tr>
    </w:tbl>
    <w:p w:rsidR="00EA632A" w:rsidRPr="00D72482" w:rsidRDefault="00EA632A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</w:p>
    <w:p w:rsidR="005D2142" w:rsidRPr="00D72482" w:rsidRDefault="005D2142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/>
      </w:tblPr>
      <w:tblGrid>
        <w:gridCol w:w="4742"/>
        <w:gridCol w:w="4734"/>
      </w:tblGrid>
      <w:tr w:rsidR="00EA632A" w:rsidRPr="00D72482" w:rsidTr="00D72482">
        <w:trPr>
          <w:jc w:val="center"/>
        </w:trPr>
        <w:tc>
          <w:tcPr>
            <w:tcW w:w="2502" w:type="pct"/>
            <w:vAlign w:val="center"/>
          </w:tcPr>
          <w:p w:rsidR="00EA632A" w:rsidRPr="00D72482" w:rsidRDefault="00EA632A" w:rsidP="00AE0DB1">
            <w:pPr>
              <w:autoSpaceDE w:val="0"/>
              <w:autoSpaceDN w:val="0"/>
              <w:bidi w:val="0"/>
              <w:adjustRightInd w:val="0"/>
              <w:snapToGrid w:val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noProof/>
                <w:sz w:val="20"/>
                <w:szCs w:val="20"/>
                <w:lang w:eastAsia="zh-CN"/>
              </w:rPr>
              <w:drawing>
                <wp:inline distT="0" distB="0" distL="0" distR="0">
                  <wp:extent cx="2695885" cy="2157665"/>
                  <wp:effectExtent l="19050" t="0" r="9215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96258" cy="215796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98" w:type="pct"/>
            <w:vAlign w:val="center"/>
          </w:tcPr>
          <w:p w:rsidR="00EA632A" w:rsidRPr="00D72482" w:rsidRDefault="00EA632A" w:rsidP="00AE0DB1">
            <w:pPr>
              <w:autoSpaceDE w:val="0"/>
              <w:autoSpaceDN w:val="0"/>
              <w:bidi w:val="0"/>
              <w:adjustRightInd w:val="0"/>
              <w:snapToGrid w:val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noProof/>
                <w:sz w:val="20"/>
                <w:szCs w:val="20"/>
                <w:lang w:eastAsia="zh-CN"/>
              </w:rPr>
              <w:drawing>
                <wp:inline distT="0" distB="0" distL="0" distR="0">
                  <wp:extent cx="2697553" cy="2159000"/>
                  <wp:effectExtent l="19050" t="0" r="7547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97926" cy="215929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632A" w:rsidRPr="00D72482" w:rsidTr="00D72482">
        <w:trPr>
          <w:jc w:val="center"/>
        </w:trPr>
        <w:tc>
          <w:tcPr>
            <w:tcW w:w="2502" w:type="pct"/>
            <w:vAlign w:val="center"/>
          </w:tcPr>
          <w:p w:rsidR="00EA632A" w:rsidRPr="00D72482" w:rsidRDefault="00EA632A" w:rsidP="00AE0DB1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Style w:val="A5"/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>Figure 3</w:t>
            </w:r>
            <w:r w:rsidR="00AE0DB1">
              <w:rPr>
                <w:rStyle w:val="A5"/>
                <w:rFonts w:ascii="Times New Roman" w:hAnsi="Times New Roman" w:cs="Times New Roman" w:hint="eastAsia"/>
                <w:b/>
                <w:bCs/>
                <w:color w:val="auto"/>
                <w:sz w:val="20"/>
                <w:szCs w:val="20"/>
                <w:lang w:eastAsia="zh-CN"/>
              </w:rPr>
              <w:t>:</w:t>
            </w:r>
            <w:r w:rsidRPr="00D72482">
              <w:rPr>
                <w:rStyle w:val="A5"/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 xml:space="preserve"> </w:t>
            </w:r>
            <w:r w:rsidRPr="00D72482">
              <w:rPr>
                <w:rStyle w:val="A5"/>
                <w:rFonts w:ascii="Times New Roman" w:hAnsi="Times New Roman" w:cs="Times New Roman"/>
                <w:color w:val="auto"/>
                <w:sz w:val="20"/>
                <w:szCs w:val="20"/>
              </w:rPr>
              <w:t>DFS curves for patients with right-sided and left-sided colon cancer.</w:t>
            </w:r>
          </w:p>
        </w:tc>
        <w:tc>
          <w:tcPr>
            <w:tcW w:w="2498" w:type="pct"/>
            <w:vAlign w:val="center"/>
          </w:tcPr>
          <w:p w:rsidR="00EA632A" w:rsidRPr="00D72482" w:rsidRDefault="00EA632A" w:rsidP="00AE0DB1">
            <w:pPr>
              <w:autoSpaceDE w:val="0"/>
              <w:autoSpaceDN w:val="0"/>
              <w:bidi w:val="0"/>
              <w:adjustRightInd w:val="0"/>
              <w:snapToGri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Style w:val="A5"/>
                <w:rFonts w:ascii="Times New Roman" w:hAnsi="Times New Roman" w:cs="Times New Roman"/>
                <w:b/>
                <w:bCs/>
                <w:color w:val="auto"/>
                <w:sz w:val="20"/>
                <w:szCs w:val="20"/>
              </w:rPr>
              <w:t xml:space="preserve">Figure 4: </w:t>
            </w:r>
            <w:r w:rsidRPr="00D72482">
              <w:rPr>
                <w:rStyle w:val="A5"/>
                <w:rFonts w:ascii="Times New Roman" w:hAnsi="Times New Roman" w:cs="Times New Roman"/>
                <w:color w:val="auto"/>
                <w:sz w:val="20"/>
                <w:szCs w:val="20"/>
              </w:rPr>
              <w:t>OS curves for patients with right-sided and left-sided colon cancer.</w:t>
            </w:r>
          </w:p>
        </w:tc>
      </w:tr>
    </w:tbl>
    <w:p w:rsidR="00EA78BA" w:rsidRPr="00D72482" w:rsidRDefault="00EA78BA" w:rsidP="00AE0DB1">
      <w:pPr>
        <w:bidi w:val="0"/>
        <w:snapToGri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p w:rsidR="0028093E" w:rsidRPr="00D72482" w:rsidRDefault="0028093E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D72482">
        <w:rPr>
          <w:rFonts w:ascii="Times New Roman" w:hAnsi="Times New Roman" w:cs="Times New Roman"/>
          <w:b/>
          <w:bCs/>
          <w:sz w:val="20"/>
          <w:szCs w:val="20"/>
        </w:rPr>
        <w:t>Table 2</w:t>
      </w:r>
      <w:r w:rsidR="00AE0DB1" w:rsidRPr="00D72482">
        <w:rPr>
          <w:rFonts w:ascii="Times New Roman" w:hAnsi="Times New Roman" w:cs="Times New Roman"/>
          <w:b/>
          <w:bCs/>
          <w:sz w:val="20"/>
          <w:szCs w:val="20"/>
        </w:rPr>
        <w:t>:</w:t>
      </w:r>
      <w:r w:rsidR="00AE0DB1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AE0DB1" w:rsidRPr="00D72482">
        <w:rPr>
          <w:rFonts w:ascii="Times New Roman" w:hAnsi="Times New Roman" w:cs="Times New Roman"/>
          <w:sz w:val="20"/>
          <w:szCs w:val="20"/>
        </w:rPr>
        <w:t>U</w:t>
      </w:r>
      <w:r w:rsidRPr="00D72482">
        <w:rPr>
          <w:rFonts w:ascii="Times New Roman" w:hAnsi="Times New Roman" w:cs="Times New Roman"/>
          <w:sz w:val="20"/>
          <w:szCs w:val="20"/>
        </w:rPr>
        <w:t xml:space="preserve">nivariate and multivariate analysis of prognostic indicators of OS for the 375 colon cancer patients </w:t>
      </w:r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57" w:type="dxa"/>
          <w:right w:w="57" w:type="dxa"/>
        </w:tblCellMar>
        <w:tblLook w:val="0000"/>
      </w:tblPr>
      <w:tblGrid>
        <w:gridCol w:w="2061"/>
        <w:gridCol w:w="904"/>
        <w:gridCol w:w="1730"/>
        <w:gridCol w:w="1086"/>
        <w:gridCol w:w="904"/>
        <w:gridCol w:w="1891"/>
        <w:gridCol w:w="900"/>
      </w:tblGrid>
      <w:tr w:rsidR="00D72482" w:rsidRPr="00D72482" w:rsidTr="00AE0DB1">
        <w:trPr>
          <w:cantSplit/>
          <w:jc w:val="center"/>
        </w:trPr>
        <w:tc>
          <w:tcPr>
            <w:tcW w:w="1087" w:type="pct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271196" w:rsidRPr="00D72482" w:rsidRDefault="0027119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63" w:type="pct"/>
            <w:gridSpan w:val="3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271196" w:rsidRPr="00D72482" w:rsidRDefault="0027119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Style w:val="A1"/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Univariate analysis</w:t>
            </w:r>
          </w:p>
        </w:tc>
        <w:tc>
          <w:tcPr>
            <w:tcW w:w="1950" w:type="pct"/>
            <w:gridSpan w:val="3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271196" w:rsidRPr="00D72482" w:rsidRDefault="006A33D4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Style w:val="A1"/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="00271196" w:rsidRPr="00D72482">
              <w:rPr>
                <w:rFonts w:ascii="Times New Roman" w:hAnsi="Times New Roman" w:cs="Times New Roman"/>
                <w:sz w:val="20"/>
                <w:szCs w:val="20"/>
              </w:rPr>
              <w:t>ultivariate analysis</w:t>
            </w:r>
          </w:p>
        </w:tc>
      </w:tr>
      <w:tr w:rsidR="00D72482" w:rsidRPr="00D72482" w:rsidTr="00AE0DB1">
        <w:trPr>
          <w:cantSplit/>
          <w:jc w:val="center"/>
        </w:trPr>
        <w:tc>
          <w:tcPr>
            <w:tcW w:w="1087" w:type="pct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BD2E89" w:rsidRPr="00D72482" w:rsidRDefault="00BD2E89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77" w:type="pct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BD2E89" w:rsidRPr="00D72482" w:rsidRDefault="00BD2E89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Style w:val="A1"/>
                <w:rFonts w:ascii="Times New Roman" w:hAnsi="Times New Roman" w:cs="Times New Roman"/>
                <w:color w:val="auto"/>
                <w:sz w:val="20"/>
                <w:szCs w:val="20"/>
              </w:rPr>
              <w:t>HR</w:t>
            </w:r>
          </w:p>
        </w:tc>
        <w:tc>
          <w:tcPr>
            <w:tcW w:w="913" w:type="pct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BD2E89" w:rsidRPr="00D72482" w:rsidRDefault="00BD2E89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95% CI</w:t>
            </w:r>
          </w:p>
        </w:tc>
        <w:tc>
          <w:tcPr>
            <w:tcW w:w="573" w:type="pct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BD2E89" w:rsidRPr="00D72482" w:rsidRDefault="00EA632A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D72482">
              <w:rPr>
                <w:rStyle w:val="A1"/>
                <w:rFonts w:ascii="Times New Roman" w:hAnsi="Times New Roman" w:cs="Times New Roman"/>
                <w:i/>
                <w:iCs/>
                <w:color w:val="auto"/>
                <w:sz w:val="20"/>
                <w:szCs w:val="20"/>
              </w:rPr>
              <w:t>p</w:t>
            </w:r>
          </w:p>
        </w:tc>
        <w:tc>
          <w:tcPr>
            <w:tcW w:w="477" w:type="pct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BD2E89" w:rsidRPr="00D72482" w:rsidRDefault="00BD2E89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Style w:val="A1"/>
                <w:rFonts w:ascii="Times New Roman" w:hAnsi="Times New Roman" w:cs="Times New Roman"/>
                <w:color w:val="auto"/>
                <w:sz w:val="20"/>
                <w:szCs w:val="20"/>
              </w:rPr>
              <w:t>HR</w:t>
            </w:r>
          </w:p>
        </w:tc>
        <w:tc>
          <w:tcPr>
            <w:tcW w:w="998" w:type="pct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BD2E89" w:rsidRPr="00D72482" w:rsidRDefault="00BD2E89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95% CI</w:t>
            </w:r>
          </w:p>
        </w:tc>
        <w:tc>
          <w:tcPr>
            <w:tcW w:w="475" w:type="pct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BD2E89" w:rsidRPr="00D72482" w:rsidRDefault="00EA632A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Style w:val="A1"/>
                <w:rFonts w:ascii="Times New Roman" w:hAnsi="Times New Roman" w:cs="Times New Roman"/>
                <w:i/>
                <w:iCs/>
                <w:color w:val="auto"/>
                <w:sz w:val="20"/>
                <w:szCs w:val="20"/>
              </w:rPr>
              <w:t>p</w:t>
            </w:r>
          </w:p>
        </w:tc>
      </w:tr>
      <w:tr w:rsidR="00D72482" w:rsidRPr="00D72482" w:rsidTr="00AE0DB1">
        <w:trPr>
          <w:cantSplit/>
          <w:jc w:val="center"/>
        </w:trPr>
        <w:tc>
          <w:tcPr>
            <w:tcW w:w="1087" w:type="pct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Gender</w:t>
            </w:r>
          </w:p>
        </w:tc>
        <w:tc>
          <w:tcPr>
            <w:tcW w:w="477" w:type="pct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166</w:t>
            </w:r>
          </w:p>
        </w:tc>
        <w:tc>
          <w:tcPr>
            <w:tcW w:w="913" w:type="pct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704-1.930</w:t>
            </w:r>
          </w:p>
        </w:tc>
        <w:tc>
          <w:tcPr>
            <w:tcW w:w="573" w:type="pct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551</w:t>
            </w:r>
          </w:p>
        </w:tc>
        <w:tc>
          <w:tcPr>
            <w:tcW w:w="477" w:type="pct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267</w:t>
            </w:r>
          </w:p>
        </w:tc>
        <w:tc>
          <w:tcPr>
            <w:tcW w:w="998" w:type="pct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706-2.271</w:t>
            </w:r>
          </w:p>
        </w:tc>
        <w:tc>
          <w:tcPr>
            <w:tcW w:w="475" w:type="pct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428</w:t>
            </w:r>
          </w:p>
        </w:tc>
      </w:tr>
      <w:tr w:rsidR="00D72482" w:rsidRPr="00D72482" w:rsidTr="00AE0DB1">
        <w:trPr>
          <w:cantSplit/>
          <w:jc w:val="center"/>
        </w:trPr>
        <w:tc>
          <w:tcPr>
            <w:tcW w:w="108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Side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.579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355-0.943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28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489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256-0.933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30</w:t>
            </w:r>
          </w:p>
        </w:tc>
      </w:tr>
      <w:tr w:rsidR="00D72482" w:rsidRPr="00D72482" w:rsidTr="00AE0DB1">
        <w:trPr>
          <w:cantSplit/>
          <w:jc w:val="center"/>
        </w:trPr>
        <w:tc>
          <w:tcPr>
            <w:tcW w:w="108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Histology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.963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632-1.468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862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632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366-1.0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00</w:t>
            </w:r>
          </w:p>
        </w:tc>
      </w:tr>
      <w:tr w:rsidR="00D72482" w:rsidRPr="00D72482" w:rsidTr="00AE0DB1">
        <w:trPr>
          <w:cantSplit/>
          <w:jc w:val="center"/>
        </w:trPr>
        <w:tc>
          <w:tcPr>
            <w:tcW w:w="108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grade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2.443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421-4.201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01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511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826-2.76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181</w:t>
            </w:r>
          </w:p>
        </w:tc>
      </w:tr>
      <w:tr w:rsidR="00D72482" w:rsidRPr="00D72482" w:rsidTr="00AE0DB1">
        <w:trPr>
          <w:cantSplit/>
          <w:jc w:val="center"/>
        </w:trPr>
        <w:tc>
          <w:tcPr>
            <w:tcW w:w="108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stage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2.284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550-3.363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&lt;0.001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736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015-2.970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44</w:t>
            </w:r>
          </w:p>
        </w:tc>
      </w:tr>
      <w:tr w:rsidR="00D72482" w:rsidRPr="00D72482" w:rsidTr="00AE0DB1">
        <w:trPr>
          <w:cantSplit/>
          <w:jc w:val="center"/>
        </w:trPr>
        <w:tc>
          <w:tcPr>
            <w:tcW w:w="108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LVI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.906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607-1.352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629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803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509-1.268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347</w:t>
            </w:r>
          </w:p>
        </w:tc>
      </w:tr>
      <w:tr w:rsidR="00D72482" w:rsidRPr="00D72482" w:rsidTr="00AE0DB1">
        <w:trPr>
          <w:cantSplit/>
          <w:jc w:val="center"/>
        </w:trPr>
        <w:tc>
          <w:tcPr>
            <w:tcW w:w="108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LNR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4.347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2.166-8.726</w:t>
            </w:r>
          </w:p>
        </w:tc>
        <w:tc>
          <w:tcPr>
            <w:tcW w:w="57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&lt;0.001</w:t>
            </w: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5.753</w:t>
            </w:r>
          </w:p>
        </w:tc>
        <w:tc>
          <w:tcPr>
            <w:tcW w:w="99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527-21.68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10</w:t>
            </w:r>
          </w:p>
        </w:tc>
      </w:tr>
      <w:tr w:rsidR="00D72482" w:rsidRPr="00D72482" w:rsidTr="00AE0DB1">
        <w:trPr>
          <w:cantSplit/>
          <w:jc w:val="center"/>
        </w:trPr>
        <w:tc>
          <w:tcPr>
            <w:tcW w:w="10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LNs examined</w:t>
            </w:r>
          </w:p>
        </w:tc>
        <w:tc>
          <w:tcPr>
            <w:tcW w:w="4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480</w:t>
            </w:r>
          </w:p>
        </w:tc>
        <w:tc>
          <w:tcPr>
            <w:tcW w:w="9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896-2.445</w:t>
            </w:r>
          </w:p>
        </w:tc>
        <w:tc>
          <w:tcPr>
            <w:tcW w:w="57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126</w:t>
            </w:r>
          </w:p>
        </w:tc>
        <w:tc>
          <w:tcPr>
            <w:tcW w:w="47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015</w:t>
            </w:r>
          </w:p>
        </w:tc>
        <w:tc>
          <w:tcPr>
            <w:tcW w:w="9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548-1.881</w:t>
            </w:r>
          </w:p>
        </w:tc>
        <w:tc>
          <w:tcPr>
            <w:tcW w:w="47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906686" w:rsidRPr="00D72482" w:rsidRDefault="0090668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962</w:t>
            </w:r>
          </w:p>
        </w:tc>
      </w:tr>
    </w:tbl>
    <w:p w:rsidR="00466B3A" w:rsidRPr="00D72482" w:rsidRDefault="00466B3A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p w:rsidR="0028093E" w:rsidRPr="00D72482" w:rsidRDefault="0028093E" w:rsidP="00AE0DB1">
      <w:pPr>
        <w:autoSpaceDE w:val="0"/>
        <w:autoSpaceDN w:val="0"/>
        <w:bidi w:val="0"/>
        <w:adjustRightInd w:val="0"/>
        <w:snapToGri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D72482">
        <w:rPr>
          <w:rFonts w:ascii="Times New Roman" w:hAnsi="Times New Roman" w:cs="Times New Roman"/>
          <w:b/>
          <w:bCs/>
          <w:sz w:val="20"/>
          <w:szCs w:val="20"/>
        </w:rPr>
        <w:t>Table 3</w:t>
      </w:r>
      <w:r w:rsidR="00AE0DB1" w:rsidRPr="00D72482">
        <w:rPr>
          <w:rFonts w:ascii="Times New Roman" w:hAnsi="Times New Roman" w:cs="Times New Roman"/>
          <w:b/>
          <w:bCs/>
          <w:sz w:val="20"/>
          <w:szCs w:val="20"/>
        </w:rPr>
        <w:t>:</w:t>
      </w:r>
      <w:r w:rsidR="00AE0DB1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AE0DB1" w:rsidRPr="00D72482">
        <w:rPr>
          <w:rFonts w:ascii="Times New Roman" w:hAnsi="Times New Roman" w:cs="Times New Roman"/>
          <w:sz w:val="20"/>
          <w:szCs w:val="20"/>
        </w:rPr>
        <w:t>U</w:t>
      </w:r>
      <w:r w:rsidRPr="00D72482">
        <w:rPr>
          <w:rFonts w:ascii="Times New Roman" w:hAnsi="Times New Roman" w:cs="Times New Roman"/>
          <w:sz w:val="20"/>
          <w:szCs w:val="20"/>
        </w:rPr>
        <w:t xml:space="preserve">nivariate and multivariate analysis of prognostic indicators of DFS for the 375 colon cancer patients </w:t>
      </w:r>
    </w:p>
    <w:tbl>
      <w:tblPr>
        <w:tblW w:w="5000" w:type="pct"/>
        <w:jc w:val="center"/>
        <w:tblBorders>
          <w:top w:val="single" w:sz="2" w:space="0" w:color="000000"/>
        </w:tblBorders>
        <w:tblCellMar>
          <w:left w:w="57" w:type="dxa"/>
          <w:right w:w="57" w:type="dxa"/>
        </w:tblCellMar>
        <w:tblLook w:val="0000"/>
      </w:tblPr>
      <w:tblGrid>
        <w:gridCol w:w="2061"/>
        <w:gridCol w:w="904"/>
        <w:gridCol w:w="1730"/>
        <w:gridCol w:w="1086"/>
        <w:gridCol w:w="904"/>
        <w:gridCol w:w="1891"/>
        <w:gridCol w:w="900"/>
      </w:tblGrid>
      <w:tr w:rsidR="00D72482" w:rsidRPr="00D72482" w:rsidTr="00D72482">
        <w:trPr>
          <w:cantSplit/>
          <w:jc w:val="center"/>
        </w:trPr>
        <w:tc>
          <w:tcPr>
            <w:tcW w:w="1087" w:type="pct"/>
            <w:tcBorders>
              <w:top w:val="single" w:sz="2" w:space="0" w:color="000000"/>
              <w:bottom w:val="single" w:sz="2" w:space="0" w:color="000000"/>
            </w:tcBorders>
            <w:shd w:val="clear" w:color="auto" w:fill="FFFFFF"/>
            <w:vAlign w:val="center"/>
          </w:tcPr>
          <w:p w:rsidR="00271196" w:rsidRPr="00D72482" w:rsidRDefault="0027119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63" w:type="pct"/>
            <w:gridSpan w:val="3"/>
            <w:tcBorders>
              <w:top w:val="single" w:sz="2" w:space="0" w:color="000000"/>
              <w:bottom w:val="single" w:sz="2" w:space="0" w:color="000000"/>
            </w:tcBorders>
            <w:shd w:val="clear" w:color="auto" w:fill="FFFFFF"/>
            <w:vAlign w:val="center"/>
          </w:tcPr>
          <w:p w:rsidR="00271196" w:rsidRPr="00D72482" w:rsidRDefault="00271196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Style w:val="A1"/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Univariate analysis</w:t>
            </w:r>
          </w:p>
        </w:tc>
        <w:tc>
          <w:tcPr>
            <w:tcW w:w="1951" w:type="pct"/>
            <w:gridSpan w:val="3"/>
            <w:tcBorders>
              <w:top w:val="single" w:sz="2" w:space="0" w:color="000000"/>
              <w:bottom w:val="single" w:sz="2" w:space="0" w:color="000000"/>
            </w:tcBorders>
            <w:shd w:val="clear" w:color="auto" w:fill="FFFFFF"/>
            <w:vAlign w:val="center"/>
          </w:tcPr>
          <w:p w:rsidR="00271196" w:rsidRPr="00D72482" w:rsidRDefault="006A33D4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Style w:val="A1"/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Multivariate analysis</w:t>
            </w:r>
          </w:p>
        </w:tc>
      </w:tr>
      <w:tr w:rsidR="00D72482" w:rsidRPr="00D72482" w:rsidTr="00D72482">
        <w:trPr>
          <w:cantSplit/>
          <w:jc w:val="center"/>
        </w:trPr>
        <w:tc>
          <w:tcPr>
            <w:tcW w:w="1087" w:type="pct"/>
            <w:tcBorders>
              <w:top w:val="single" w:sz="2" w:space="0" w:color="000000"/>
              <w:bottom w:val="single" w:sz="2" w:space="0" w:color="000000"/>
            </w:tcBorders>
            <w:shd w:val="clear" w:color="auto" w:fill="FFFFFF"/>
            <w:vAlign w:val="center"/>
          </w:tcPr>
          <w:p w:rsidR="004C36E0" w:rsidRPr="00D72482" w:rsidRDefault="004C36E0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77" w:type="pct"/>
            <w:tcBorders>
              <w:top w:val="single" w:sz="2" w:space="0" w:color="000000"/>
              <w:bottom w:val="single" w:sz="2" w:space="0" w:color="000000"/>
            </w:tcBorders>
            <w:shd w:val="clear" w:color="auto" w:fill="FFFFFF"/>
            <w:vAlign w:val="center"/>
          </w:tcPr>
          <w:p w:rsidR="004C36E0" w:rsidRPr="00D72482" w:rsidRDefault="004C36E0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Style w:val="A1"/>
                <w:rFonts w:ascii="Times New Roman" w:hAnsi="Times New Roman" w:cs="Times New Roman"/>
                <w:color w:val="auto"/>
                <w:sz w:val="20"/>
                <w:szCs w:val="20"/>
              </w:rPr>
              <w:t>HR</w:t>
            </w:r>
          </w:p>
        </w:tc>
        <w:tc>
          <w:tcPr>
            <w:tcW w:w="913" w:type="pct"/>
            <w:tcBorders>
              <w:top w:val="single" w:sz="2" w:space="0" w:color="000000"/>
              <w:bottom w:val="single" w:sz="2" w:space="0" w:color="000000"/>
            </w:tcBorders>
            <w:shd w:val="clear" w:color="auto" w:fill="FFFFFF"/>
            <w:vAlign w:val="center"/>
          </w:tcPr>
          <w:p w:rsidR="004C36E0" w:rsidRPr="00D72482" w:rsidRDefault="004C36E0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95 % CI</w:t>
            </w:r>
          </w:p>
        </w:tc>
        <w:tc>
          <w:tcPr>
            <w:tcW w:w="573" w:type="pct"/>
            <w:tcBorders>
              <w:top w:val="single" w:sz="2" w:space="0" w:color="000000"/>
              <w:bottom w:val="single" w:sz="2" w:space="0" w:color="000000"/>
            </w:tcBorders>
            <w:shd w:val="clear" w:color="auto" w:fill="FFFFFF"/>
            <w:vAlign w:val="center"/>
          </w:tcPr>
          <w:p w:rsidR="004C36E0" w:rsidRPr="00D72482" w:rsidRDefault="004C36E0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D72482">
              <w:rPr>
                <w:rStyle w:val="A1"/>
                <w:rFonts w:ascii="Times New Roman" w:hAnsi="Times New Roman" w:cs="Times New Roman"/>
                <w:i/>
                <w:iCs/>
                <w:color w:val="auto"/>
                <w:sz w:val="20"/>
                <w:szCs w:val="20"/>
              </w:rPr>
              <w:t>p</w:t>
            </w:r>
          </w:p>
        </w:tc>
        <w:tc>
          <w:tcPr>
            <w:tcW w:w="477" w:type="pct"/>
            <w:tcBorders>
              <w:top w:val="single" w:sz="2" w:space="0" w:color="000000"/>
              <w:bottom w:val="single" w:sz="2" w:space="0" w:color="000000"/>
            </w:tcBorders>
            <w:shd w:val="clear" w:color="auto" w:fill="FFFFFF"/>
            <w:vAlign w:val="center"/>
          </w:tcPr>
          <w:p w:rsidR="004C36E0" w:rsidRPr="00D72482" w:rsidRDefault="004C36E0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Style w:val="A1"/>
                <w:rFonts w:ascii="Times New Roman" w:hAnsi="Times New Roman" w:cs="Times New Roman"/>
                <w:color w:val="auto"/>
                <w:sz w:val="20"/>
                <w:szCs w:val="20"/>
              </w:rPr>
              <w:t>HR</w:t>
            </w:r>
          </w:p>
        </w:tc>
        <w:tc>
          <w:tcPr>
            <w:tcW w:w="998" w:type="pct"/>
            <w:tcBorders>
              <w:top w:val="single" w:sz="2" w:space="0" w:color="000000"/>
              <w:bottom w:val="single" w:sz="2" w:space="0" w:color="000000"/>
            </w:tcBorders>
            <w:shd w:val="clear" w:color="auto" w:fill="FFFFFF"/>
            <w:vAlign w:val="center"/>
          </w:tcPr>
          <w:p w:rsidR="004C36E0" w:rsidRPr="00D72482" w:rsidRDefault="004C36E0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95 % CI</w:t>
            </w:r>
          </w:p>
        </w:tc>
        <w:tc>
          <w:tcPr>
            <w:tcW w:w="477" w:type="pct"/>
            <w:tcBorders>
              <w:top w:val="single" w:sz="2" w:space="0" w:color="000000"/>
              <w:bottom w:val="single" w:sz="2" w:space="0" w:color="000000"/>
            </w:tcBorders>
            <w:shd w:val="clear" w:color="auto" w:fill="FFFFFF"/>
            <w:vAlign w:val="center"/>
          </w:tcPr>
          <w:p w:rsidR="004C36E0" w:rsidRPr="00D72482" w:rsidRDefault="004C36E0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Style w:val="A1"/>
                <w:rFonts w:ascii="Times New Roman" w:hAnsi="Times New Roman" w:cs="Times New Roman"/>
                <w:i/>
                <w:iCs/>
                <w:color w:val="auto"/>
                <w:sz w:val="20"/>
                <w:szCs w:val="20"/>
              </w:rPr>
              <w:t>p</w:t>
            </w:r>
          </w:p>
        </w:tc>
      </w:tr>
      <w:tr w:rsidR="00D72482" w:rsidRPr="00D72482" w:rsidTr="00D72482">
        <w:trPr>
          <w:cantSplit/>
          <w:jc w:val="center"/>
        </w:trPr>
        <w:tc>
          <w:tcPr>
            <w:tcW w:w="1087" w:type="pct"/>
            <w:tcBorders>
              <w:top w:val="single" w:sz="2" w:space="0" w:color="000000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Gender</w:t>
            </w:r>
          </w:p>
        </w:tc>
        <w:tc>
          <w:tcPr>
            <w:tcW w:w="477" w:type="pct"/>
            <w:tcBorders>
              <w:top w:val="single" w:sz="2" w:space="0" w:color="000000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792</w:t>
            </w:r>
          </w:p>
        </w:tc>
        <w:tc>
          <w:tcPr>
            <w:tcW w:w="913" w:type="pct"/>
            <w:tcBorders>
              <w:top w:val="single" w:sz="2" w:space="0" w:color="000000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511-1.228</w:t>
            </w:r>
          </w:p>
        </w:tc>
        <w:tc>
          <w:tcPr>
            <w:tcW w:w="573" w:type="pct"/>
            <w:tcBorders>
              <w:top w:val="single" w:sz="2" w:space="0" w:color="000000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298</w:t>
            </w:r>
          </w:p>
        </w:tc>
        <w:tc>
          <w:tcPr>
            <w:tcW w:w="477" w:type="pct"/>
            <w:tcBorders>
              <w:top w:val="single" w:sz="2" w:space="0" w:color="000000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737</w:t>
            </w:r>
          </w:p>
        </w:tc>
        <w:tc>
          <w:tcPr>
            <w:tcW w:w="998" w:type="pct"/>
            <w:tcBorders>
              <w:top w:val="single" w:sz="2" w:space="0" w:color="000000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456-1.190</w:t>
            </w:r>
          </w:p>
        </w:tc>
        <w:tc>
          <w:tcPr>
            <w:tcW w:w="477" w:type="pct"/>
            <w:tcBorders>
              <w:top w:val="single" w:sz="2" w:space="0" w:color="000000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211</w:t>
            </w:r>
          </w:p>
        </w:tc>
      </w:tr>
      <w:tr w:rsidR="00D72482" w:rsidRPr="00D72482" w:rsidTr="00D72482">
        <w:trPr>
          <w:cantSplit/>
          <w:jc w:val="center"/>
        </w:trPr>
        <w:tc>
          <w:tcPr>
            <w:tcW w:w="108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Side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627</w:t>
            </w:r>
          </w:p>
        </w:tc>
        <w:tc>
          <w:tcPr>
            <w:tcW w:w="913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402-0.979</w:t>
            </w:r>
          </w:p>
        </w:tc>
        <w:tc>
          <w:tcPr>
            <w:tcW w:w="573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40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436</w:t>
            </w:r>
          </w:p>
        </w:tc>
        <w:tc>
          <w:tcPr>
            <w:tcW w:w="998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244-0.780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05</w:t>
            </w:r>
          </w:p>
        </w:tc>
      </w:tr>
      <w:tr w:rsidR="00D72482" w:rsidRPr="00D72482" w:rsidTr="00D72482">
        <w:trPr>
          <w:cantSplit/>
          <w:jc w:val="center"/>
        </w:trPr>
        <w:tc>
          <w:tcPr>
            <w:tcW w:w="108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Histology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139</w:t>
            </w:r>
          </w:p>
        </w:tc>
        <w:tc>
          <w:tcPr>
            <w:tcW w:w="913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793-1.636</w:t>
            </w:r>
          </w:p>
        </w:tc>
        <w:tc>
          <w:tcPr>
            <w:tcW w:w="573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482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722</w:t>
            </w:r>
          </w:p>
        </w:tc>
        <w:tc>
          <w:tcPr>
            <w:tcW w:w="998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474-1.098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127</w:t>
            </w:r>
          </w:p>
        </w:tc>
      </w:tr>
      <w:tr w:rsidR="00D72482" w:rsidRPr="00D72482" w:rsidTr="00D72482">
        <w:trPr>
          <w:cantSplit/>
          <w:jc w:val="center"/>
        </w:trPr>
        <w:tc>
          <w:tcPr>
            <w:tcW w:w="108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grade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340</w:t>
            </w:r>
          </w:p>
        </w:tc>
        <w:tc>
          <w:tcPr>
            <w:tcW w:w="913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802-2.240</w:t>
            </w:r>
          </w:p>
        </w:tc>
        <w:tc>
          <w:tcPr>
            <w:tcW w:w="573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264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922</w:t>
            </w:r>
          </w:p>
        </w:tc>
        <w:tc>
          <w:tcPr>
            <w:tcW w:w="998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528-1.610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775</w:t>
            </w:r>
          </w:p>
        </w:tc>
      </w:tr>
      <w:tr w:rsidR="00D72482" w:rsidRPr="00D72482" w:rsidTr="00D72482">
        <w:trPr>
          <w:cantSplit/>
          <w:jc w:val="center"/>
        </w:trPr>
        <w:tc>
          <w:tcPr>
            <w:tcW w:w="108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stage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2.893</w:t>
            </w:r>
          </w:p>
        </w:tc>
        <w:tc>
          <w:tcPr>
            <w:tcW w:w="913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2.018-4.148</w:t>
            </w:r>
          </w:p>
        </w:tc>
        <w:tc>
          <w:tcPr>
            <w:tcW w:w="573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&lt;0.001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2.048</w:t>
            </w:r>
          </w:p>
        </w:tc>
        <w:tc>
          <w:tcPr>
            <w:tcW w:w="998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316-3.187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01</w:t>
            </w:r>
          </w:p>
        </w:tc>
      </w:tr>
      <w:tr w:rsidR="00D72482" w:rsidRPr="00D72482" w:rsidTr="00D72482">
        <w:trPr>
          <w:cantSplit/>
          <w:jc w:val="center"/>
        </w:trPr>
        <w:tc>
          <w:tcPr>
            <w:tcW w:w="108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LVI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863</w:t>
            </w:r>
          </w:p>
        </w:tc>
        <w:tc>
          <w:tcPr>
            <w:tcW w:w="913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624-1.195</w:t>
            </w:r>
          </w:p>
        </w:tc>
        <w:tc>
          <w:tcPr>
            <w:tcW w:w="573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376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839</w:t>
            </w:r>
          </w:p>
        </w:tc>
        <w:tc>
          <w:tcPr>
            <w:tcW w:w="998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602-1.170</w:t>
            </w:r>
          </w:p>
        </w:tc>
        <w:tc>
          <w:tcPr>
            <w:tcW w:w="477" w:type="pct"/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302</w:t>
            </w:r>
          </w:p>
        </w:tc>
      </w:tr>
      <w:tr w:rsidR="00D72482" w:rsidRPr="00D72482" w:rsidTr="00D72482">
        <w:trPr>
          <w:cantSplit/>
          <w:jc w:val="center"/>
        </w:trPr>
        <w:tc>
          <w:tcPr>
            <w:tcW w:w="1087" w:type="pct"/>
            <w:tcBorders>
              <w:bottom w:val="nil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LNR</w:t>
            </w:r>
          </w:p>
        </w:tc>
        <w:tc>
          <w:tcPr>
            <w:tcW w:w="477" w:type="pct"/>
            <w:tcBorders>
              <w:bottom w:val="nil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4.261</w:t>
            </w:r>
          </w:p>
        </w:tc>
        <w:tc>
          <w:tcPr>
            <w:tcW w:w="913" w:type="pct"/>
            <w:tcBorders>
              <w:bottom w:val="nil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2.321-7.820</w:t>
            </w:r>
          </w:p>
        </w:tc>
        <w:tc>
          <w:tcPr>
            <w:tcW w:w="573" w:type="pct"/>
            <w:tcBorders>
              <w:bottom w:val="nil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&lt;0.001</w:t>
            </w:r>
          </w:p>
        </w:tc>
        <w:tc>
          <w:tcPr>
            <w:tcW w:w="477" w:type="pct"/>
            <w:tcBorders>
              <w:bottom w:val="nil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3.694</w:t>
            </w:r>
          </w:p>
        </w:tc>
        <w:tc>
          <w:tcPr>
            <w:tcW w:w="998" w:type="pct"/>
            <w:tcBorders>
              <w:bottom w:val="nil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280-10.664</w:t>
            </w:r>
          </w:p>
        </w:tc>
        <w:tc>
          <w:tcPr>
            <w:tcW w:w="477" w:type="pct"/>
            <w:tcBorders>
              <w:bottom w:val="nil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16</w:t>
            </w:r>
          </w:p>
        </w:tc>
      </w:tr>
      <w:tr w:rsidR="00D72482" w:rsidRPr="00D72482" w:rsidTr="00D72482">
        <w:trPr>
          <w:cantSplit/>
          <w:jc w:val="center"/>
        </w:trPr>
        <w:tc>
          <w:tcPr>
            <w:tcW w:w="1087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LNs examined</w:t>
            </w:r>
          </w:p>
        </w:tc>
        <w:tc>
          <w:tcPr>
            <w:tcW w:w="477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731</w:t>
            </w:r>
          </w:p>
        </w:tc>
        <w:tc>
          <w:tcPr>
            <w:tcW w:w="913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101-2.724</w:t>
            </w:r>
          </w:p>
        </w:tc>
        <w:tc>
          <w:tcPr>
            <w:tcW w:w="573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18</w:t>
            </w:r>
          </w:p>
        </w:tc>
        <w:tc>
          <w:tcPr>
            <w:tcW w:w="477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1.456</w:t>
            </w:r>
          </w:p>
        </w:tc>
        <w:tc>
          <w:tcPr>
            <w:tcW w:w="998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861-2.464</w:t>
            </w:r>
          </w:p>
        </w:tc>
        <w:tc>
          <w:tcPr>
            <w:tcW w:w="477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075B27" w:rsidRPr="00D72482" w:rsidRDefault="00075B27" w:rsidP="00AE0DB1">
            <w:pPr>
              <w:autoSpaceDE w:val="0"/>
              <w:autoSpaceDN w:val="0"/>
              <w:bidi w:val="0"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D72482">
              <w:rPr>
                <w:rFonts w:ascii="Times New Roman" w:hAnsi="Times New Roman" w:cs="Times New Roman"/>
                <w:sz w:val="20"/>
                <w:szCs w:val="20"/>
              </w:rPr>
              <w:t>0.161</w:t>
            </w:r>
          </w:p>
        </w:tc>
      </w:tr>
    </w:tbl>
    <w:p w:rsidR="00AE0DB1" w:rsidRDefault="00AE0DB1" w:rsidP="00AE0DB1">
      <w:pPr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bidi="ar-EG"/>
        </w:rPr>
        <w:sectPr w:rsidR="00AE0DB1" w:rsidSect="00D72482">
          <w:type w:val="continuous"/>
          <w:pgSz w:w="12242" w:h="15842" w:code="1"/>
          <w:pgMar w:top="1440" w:right="1440" w:bottom="1440" w:left="1440" w:header="720" w:footer="720" w:gutter="0"/>
          <w:cols w:space="720"/>
          <w:docGrid w:linePitch="360"/>
        </w:sectPr>
      </w:pPr>
    </w:p>
    <w:p w:rsidR="00CF1D4F" w:rsidRPr="00D72482" w:rsidRDefault="00BE6555" w:rsidP="00AE0DB1">
      <w:pPr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bidi="ar-EG"/>
        </w:rPr>
      </w:pPr>
      <w:r w:rsidRPr="00D72482">
        <w:rPr>
          <w:rFonts w:ascii="Times New Roman" w:hAnsi="Times New Roman" w:cs="Times New Roman"/>
          <w:b/>
          <w:bCs/>
          <w:sz w:val="20"/>
          <w:szCs w:val="20"/>
          <w:lang w:bidi="ar-EG"/>
        </w:rPr>
        <w:lastRenderedPageBreak/>
        <w:t xml:space="preserve">4. </w:t>
      </w:r>
      <w:r w:rsidR="00CF1D4F" w:rsidRPr="00D72482">
        <w:rPr>
          <w:rFonts w:ascii="Times New Roman" w:hAnsi="Times New Roman" w:cs="Times New Roman"/>
          <w:b/>
          <w:bCs/>
          <w:sz w:val="20"/>
          <w:szCs w:val="20"/>
          <w:lang w:bidi="ar-EG"/>
        </w:rPr>
        <w:t>Discussion</w:t>
      </w:r>
    </w:p>
    <w:p w:rsidR="001B75CE" w:rsidRPr="00D72482" w:rsidRDefault="00262326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M</w:t>
      </w:r>
      <w:r w:rsidR="001262F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ny studies </w:t>
      </w:r>
      <w:r w:rsidR="00F44AC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vestigated the prognosis of colo</w:t>
      </w:r>
      <w:r w:rsidR="009A7F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n</w:t>
      </w:r>
      <w:r w:rsidR="00F44AC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cancer </w:t>
      </w:r>
      <w:r w:rsidR="005D1C2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 relation to the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umor location. There is 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ngoing debate</w:t>
      </w:r>
      <w:r w:rsidR="00570A2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different conclusions of studie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regarding </w:t>
      </w:r>
      <w:r w:rsidR="00570A2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inferior survival of </w:t>
      </w:r>
      <w:r w:rsidR="00BC678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non-metastatic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CC than LCC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NZWd1aWQ8L0F1dGhvcj48WWVhcj4yMDA4PC9ZZWFyPjxS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</w:fldData>
        </w:fldChar>
      </w:r>
      <w:r w:rsidR="00DD0CD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NZWd1aWQ8L0F1dGhvcj48WWVhcj4yMDA4PC9ZZWFyPjxS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</w:fldData>
        </w:fldChar>
      </w:r>
      <w:r w:rsidR="00DD0CD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.DATA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DD0CD9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1" w:tooltip="Meguid, 2008 #9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1</w:t>
        </w:r>
      </w:hyperlink>
      <w:r w:rsidR="00DD0CD9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12" w:tooltip="Suttie, 2011 #11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2</w:t>
        </w:r>
      </w:hyperlink>
      <w:r w:rsidR="00DD0CD9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15" w:tooltip="Warschkow, 2016 #13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5</w:t>
        </w:r>
      </w:hyperlink>
      <w:r w:rsidR="00DD0CD9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</w:t>
      </w:r>
      <w:r w:rsidR="00F8404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ncreasing numbers of </w:t>
      </w:r>
      <w:r w:rsidR="00EE63D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searches</w:t>
      </w:r>
      <w:r w:rsidR="00F8404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demonstrated a poor</w:t>
      </w:r>
      <w:r w:rsidR="00EE63D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r</w:t>
      </w:r>
      <w:r w:rsidR="00F8404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urvival in</w:t>
      </w:r>
      <w:r w:rsidR="00D7248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F8404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CC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5B2CF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Meguid&lt;/Author&gt;&lt;Year&gt;2008&lt;/Year&gt;&lt;RecNum&gt;9&lt;/RecNum&gt;&lt;DisplayText&gt;[11, 15]&lt;/DisplayText&gt;&lt;record&gt;&lt;rec-number&gt;9&lt;/rec-number&gt;&lt;foreign-keys&gt;&lt;key app="EN" db-id="p5waz0r5re9r0pexvrhv2ramd09d0pw5sw0d" timestamp="1545862679"&gt;9&lt;/key&gt;&lt;/foreign-keys&gt;&lt;ref-type name="Journal Article"&gt;17&lt;/ref-type&gt;&lt;contributors&gt;&lt;authors&gt;&lt;author&gt;Meguid, Robert A&lt;/author&gt;&lt;author&gt;Slidell, Mark B&lt;/author&gt;&lt;author&gt;Wolfgang, Christopher L&lt;/author&gt;&lt;author&gt;Chang, David C&lt;/author&gt;&lt;author&gt;Ahuja, Nita&lt;/author&gt;&lt;/authors&gt;&lt;/contributors&gt;&lt;titles&gt;&lt;title&gt;Is there a difference in survival between right-versus left-sided colon cancers?&lt;/title&gt;&lt;secondary-title&gt;Annals of surgical oncology&lt;/secondary-title&gt;&lt;/titles&gt;&lt;periodical&gt;&lt;full-title&gt;Annals of surgical oncology&lt;/full-title&gt;&lt;/periodical&gt;&lt;pages&gt;2388&lt;/pages&gt;&lt;volume&gt;15&lt;/volume&gt;&lt;number&gt;9&lt;/number&gt;&lt;dates&gt;&lt;year&gt;2008&lt;/year&gt;&lt;/dates&gt;&lt;isbn&gt;1068-9265&lt;/isbn&gt;&lt;urls&gt;&lt;/urls&gt;&lt;/record&gt;&lt;/Cite&gt;&lt;Cite&gt;&lt;Author&gt;Warschkow&lt;/Author&gt;&lt;Year&gt;2016&lt;/Year&gt;&lt;RecNum&gt;13&lt;/RecNum&gt;&lt;record&gt;&lt;rec-number&gt;13&lt;/rec-number&gt;&lt;foreign-keys&gt;&lt;key app="EN" db-id="p5waz0r5re9r0pexvrhv2ramd09d0pw5sw0d" timestamp="1545863016"&gt;13&lt;/key&gt;&lt;/foreign-keys&gt;&lt;ref-type name="Journal Article"&gt;17&lt;/ref-type&gt;&lt;contributors&gt;&lt;authors&gt;&lt;author&gt;Warschkow, Rene&lt;/author&gt;&lt;author&gt;Sulz, Michael C&lt;/author&gt;&lt;author&gt;Marti, Lukas&lt;/author&gt;&lt;author&gt;Tarantino, Ignazio&lt;/author&gt;&lt;author&gt;Schmied, Bruno M&lt;/author&gt;&lt;author&gt;Cerny, Thomas&lt;/author&gt;&lt;author&gt;Güller, Ulrich&lt;/author&gt;&lt;/authors&gt;&lt;/contributors&gt;&lt;titles&gt;&lt;title&gt;Better survival in right-sided versus left-sided stage I-III colon cancer patients&lt;/title&gt;&lt;secondary-title&gt;BMC cancer&lt;/secondary-title&gt;&lt;/titles&gt;&lt;periodical&gt;&lt;full-title&gt;BMC cancer&lt;/full-title&gt;&lt;/periodical&gt;&lt;pages&gt;554&lt;/pages&gt;&lt;volume&gt;16&lt;/volume&gt;&lt;number&gt;1&lt;/number&gt;&lt;dates&gt;&lt;year&gt;2016&lt;/year&gt;&lt;/dates&gt;&lt;isbn&gt;1471-2407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5B2CF5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1" w:tooltip="Meguid, 2008 #9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1</w:t>
        </w:r>
      </w:hyperlink>
      <w:r w:rsidR="005B2CF5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15" w:tooltip="Warschkow, 2016 #13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5</w:t>
        </w:r>
      </w:hyperlink>
      <w:r w:rsidR="005B2CF5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P</w:t>
      </w:r>
      <w:r w:rsidR="001B75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trelli</w:t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90247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t al.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Petrelli&lt;/Author&gt;&lt;Year&gt;2017&lt;/Year&gt;&lt;RecNum&gt;37&lt;/RecNum&gt;&lt;DisplayText&gt;[21]&lt;/DisplayText&gt;&lt;record&gt;&lt;rec-number&gt;37&lt;/rec-number&gt;&lt;foreign-keys&gt;&lt;key app="EN" db-id="p5waz0r5re9r0pexvrhv2ramd09d0pw5sw0d" timestamp="1547218875"&gt;37&lt;/key&gt;&lt;/foreign-keys&gt;&lt;ref-type name="Journal Article"&gt;17&lt;/ref-type&gt;&lt;contributors&gt;&lt;authors&gt;&lt;author&gt;Petrelli, Fausto&lt;/author&gt;&lt;author&gt;Tomasello, Gianluca&lt;/author&gt;&lt;author&gt;Borgonovo, Karen&lt;/author&gt;&lt;author&gt;Ghidini, Michele&lt;/author&gt;&lt;author&gt;Turati, Luca&lt;/author&gt;&lt;author&gt;Dallera, Pierpaolo&lt;/author&gt;&lt;author&gt;Passalacqua, Rodolfo&lt;/author&gt;&lt;author&gt;Sgroi, Giovanni&lt;/author&gt;&lt;author&gt;Barni, Sandro&lt;/author&gt;&lt;/authors&gt;&lt;/contributors&gt;&lt;titles&gt;&lt;title&gt;Prognostic survival associated with left-sided vs right-sided colon cancer: a systematic review and meta-analysis&lt;/title&gt;&lt;secondary-title&gt;JAMA oncology&lt;/secondary-title&gt;&lt;/titles&gt;&lt;periodical&gt;&lt;full-title&gt;JAMA oncology&lt;/full-title&gt;&lt;/periodical&gt;&lt;pages&gt;211-219&lt;/pages&gt;&lt;volume&gt;3&lt;/volume&gt;&lt;number&gt;2&lt;/number&gt;&lt;dates&gt;&lt;year&gt;2017&lt;/year&gt;&lt;/dates&gt;&lt;isbn&gt;2374-2437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21" w:tooltip="Petrelli, 2017 #37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21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1B75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found that </w:t>
      </w:r>
      <w:r w:rsidR="0090247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</w:t>
      </w:r>
      <w:r w:rsidR="001B75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C was associated with a</w:t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90247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ignificant increase in the</w:t>
      </w:r>
      <w:r w:rsidR="001B75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risk of</w:t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1B75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eath, which was independent of stage, race, year of study, number of participants</w:t>
      </w:r>
      <w:r w:rsidR="0090247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 adjuvant chemotherapy</w:t>
      </w:r>
      <w:r w:rsidR="001B75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and quality of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 studies</w:t>
      </w:r>
      <w:r w:rsidR="0090247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cluded in the analysis</w:t>
      </w:r>
      <w:r w:rsidR="001B75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rough interrogating 1,437,846 patients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from published</w:t>
      </w:r>
      <w:r w:rsidR="001B75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vailable data.</w:t>
      </w:r>
    </w:p>
    <w:p w:rsidR="00D62BE5" w:rsidRPr="00D72482" w:rsidRDefault="00652637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 our study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e </w:t>
      </w:r>
      <w:r w:rsidR="00986A3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x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cluded the rectum </w:t>
      </w:r>
      <w:r w:rsidR="00986A3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from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</w:t>
      </w:r>
      <w:r w:rsidR="007669B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definition of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eft sided tumors. Some studies exclude</w:t>
      </w:r>
      <w:r w:rsidR="005F7B8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 rectum</w:t>
      </w:r>
      <w:r w:rsidR="007669B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from the analysis of left sided tumors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IdTwvQXV0aG9yPjxZZWFyPjIwMTg8L1llYXI+PFJlY051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=
</w:fldData>
        </w:fldChar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IdTwvQXV0aG9yPjxZZWFyPjIwMTg8L1llYXI+PFJlY051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=
</w:fldData>
        </w:fldChar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.DATA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5" w:tooltip="Warschkow, 2016 #13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5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22" w:tooltip="Hu, 2018 #39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22-25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5F7B8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hile others include </w:t>
      </w:r>
      <w:r w:rsidR="007669B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t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Mb3VwYWtpczwvQXV0aG9yPjxZZWFyPjIwMTU8L1llYXI+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</w:fldData>
        </w:fldChar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Mb3VwYWtpczwvQXV0aG9yPjxZZWFyPjIwMTU8L1llYXI+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</w:fldData>
        </w:fldChar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.DATA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3" w:tooltip="Tejpar, 2017 #23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26" w:tooltip="Loupakis, 2015 #41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26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27" w:tooltip="Taieb, 2018 #42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27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fter analysis</w:t>
      </w:r>
      <w:r w:rsidR="005126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f the data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f </w:t>
      </w:r>
      <w:r w:rsidR="005126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near </w:t>
      </w:r>
      <w:r w:rsidR="00986A3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400 </w:t>
      </w:r>
      <w:r w:rsidR="005126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patients in our series,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e found </w:t>
      </w:r>
      <w:r w:rsidR="005126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 difference in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both clinicopathologic features and survival</w:t>
      </w:r>
      <w:r w:rsidR="005126F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between RCC and LCC.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</w:t>
      </w:r>
      <w:r w:rsidR="005D609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ur study, RCC has significantly higher grade than LCC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5D609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is is consistent with 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everal previous studies </w:t>
      </w:r>
      <w:r w:rsidR="005D609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hich concluded that tumors arising in </w:t>
      </w:r>
      <w:r w:rsidR="00460E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ight</w:t>
      </w:r>
      <w:r w:rsidR="005D609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colon are poorly differentiated than l</w:t>
      </w:r>
      <w:r w:rsidR="00460E4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ft</w:t>
      </w:r>
      <w:r w:rsidR="005D609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ided tumors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Meguid&lt;/Author&gt;&lt;Year&gt;2008&lt;/Year&gt;&lt;RecNum&gt;9&lt;/RecNum&gt;&lt;DisplayText&gt;[11, 28]&lt;/DisplayText&gt;&lt;record&gt;&lt;rec-number&gt;9&lt;/rec-number&gt;&lt;foreign-keys&gt;&lt;key app="EN" db-id="p5waz0r5re9r0pexvrhv2ramd09d0pw5sw0d" timestamp="1545862679"&gt;9&lt;/key&gt;&lt;/foreign-keys&gt;&lt;ref-type name="Journal Article"&gt;17&lt;/ref-type&gt;&lt;contributors&gt;&lt;authors&gt;&lt;author&gt;Meguid, Robert A&lt;/author&gt;&lt;author&gt;Slidell, Mark B&lt;/author&gt;&lt;author&gt;Wolfgang, Christopher L&lt;/author&gt;&lt;author&gt;Chang, David C&lt;/author&gt;&lt;author&gt;Ahuja, Nita&lt;/author&gt;&lt;/authors&gt;&lt;/contributors&gt;&lt;titles&gt;&lt;title&gt;Is there a difference in survival between right-versus left-sided colon cancers?&lt;/title&gt;&lt;secondary-title&gt;Annals of surgical oncology&lt;/secondary-title&gt;&lt;/titles&gt;&lt;periodical&gt;&lt;full-title&gt;Annals of surgical oncology&lt;/full-title&gt;&lt;/periodical&gt;&lt;pages&gt;2388&lt;/pages&gt;&lt;volume&gt;15&lt;/volume&gt;&lt;number&gt;9&lt;/number&gt;&lt;dates&gt;&lt;year&gt;2008&lt;/year&gt;&lt;/dates&gt;&lt;isbn&gt;1068-9265&lt;/isbn&gt;&lt;urls&gt;&lt;/urls&gt;&lt;/record&gt;&lt;/Cite&gt;&lt;Cite&gt;&lt;Author&gt;Huang&lt;/Author&gt;&lt;Year&gt;2015&lt;/Year&gt;&lt;RecNum&gt;20&lt;/RecNum&gt;&lt;record&gt;&lt;rec-number&gt;20&lt;/rec-number&gt;&lt;foreign-keys&gt;&lt;key app="EN" db-id="p5waz0r5re9r0pexvrhv2ramd09d0pw5sw0d" timestamp="1547099356"&gt;20&lt;/key&gt;&lt;/foreign-keys&gt;&lt;ref-type name="Journal Article"&gt;17&lt;/ref-type&gt;&lt;contributors&gt;&lt;authors&gt;&lt;author&gt;Huang, Ching-Wen&lt;/author&gt;&lt;author&gt;Tsai, Hsiang-Lin&lt;/author&gt;&lt;author&gt;Huang, Ming-Yii&lt;/author&gt;&lt;author&gt;Huang, Chun-Ming&lt;/author&gt;&lt;author&gt;Yeh, Yung-Sung&lt;/author&gt;&lt;author&gt;Ma, Cheng-Jen&lt;/author&gt;&lt;author&gt;Wang, Jaw-Yuan&lt;/author&gt;&lt;/authors&gt;&lt;/contributors&gt;&lt;titles&gt;&lt;title&gt;Different clinicopathologic features and favorable outcomes of patients with stage III left-sided colon cancer&lt;/title&gt;&lt;secondary-title&gt;World journal of surgical oncology&lt;/secondary-title&gt;&lt;/titles&gt;&lt;periodical&gt;&lt;full-title&gt;World journal of surgical oncology&lt;/full-title&gt;&lt;/periodical&gt;&lt;pages&gt;257&lt;/pages&gt;&lt;volume&gt;13&lt;/volume&gt;&lt;number&gt;1&lt;/number&gt;&lt;dates&gt;&lt;year&gt;2015&lt;/year&gt;&lt;/dates&gt;&lt;isbn&gt;1477-7819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1" w:tooltip="Meguid, 2008 #9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1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28" w:tooltip="Huang, 2015 #20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28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FC34A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e investigated an increasing number of clinical and pathologic characteristics in our series and we </w:t>
      </w:r>
      <w:r w:rsidR="000C42A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ssessed</w:t>
      </w:r>
      <w:r w:rsidR="00FC34A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 LNR, that was proved to be an independent prognostic factor of survival in a large studies of colorectal cancer patients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HYXJjaWE8L0F1dGhvcj48WWVhcj4yMDE2PC9ZZWFyPjxS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</w:fldData>
        </w:fldChar>
      </w:r>
      <w:r w:rsidR="00A2048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HYXJjaWE8L0F1dGhvcj48WWVhcj4yMDE2PC9ZZWFyPjxS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</w:fldData>
        </w:fldChar>
      </w:r>
      <w:r w:rsidR="00A2048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.DATA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A2048C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9" w:tooltip="Garcia, 2016 #19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9</w:t>
        </w:r>
      </w:hyperlink>
      <w:r w:rsidR="006A7EA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,</w:t>
      </w:r>
      <w:hyperlink w:anchor="_ENREF_24" w:tooltip="Zhong, 2017 #38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24</w:t>
        </w:r>
      </w:hyperlink>
      <w:r w:rsidR="006A7EA6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,</w:t>
      </w:r>
      <w:hyperlink w:anchor="_ENREF_29" w:tooltip="Amri, 2016 #21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29</w:t>
        </w:r>
      </w:hyperlink>
      <w:r w:rsidR="00A2048C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A2048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Patients with LCC have a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80475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ower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0F49C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value of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LNR in </w:t>
      </w:r>
      <w:r w:rsidR="0080475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ur study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D62BE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However, no statistically significant differences were found between RCC and LCC 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garding patient</w:t>
      </w:r>
      <w:r w:rsidR="00D62BE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ge, size of the tumor, sex, 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ymph vascular</w:t>
      </w:r>
      <w:r w:rsidR="00D62BE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vasion (LVI), or number of positive nodes.</w:t>
      </w:r>
    </w:p>
    <w:p w:rsidR="00F5609A" w:rsidRPr="00D72482" w:rsidRDefault="0037626D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age at diagnosis was not different between </w:t>
      </w:r>
      <w:r w:rsidR="0093400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patients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ith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CC and LCC. </w:t>
      </w:r>
      <w:r w:rsidR="00FC34A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is is inconsistent with previous trials, which demonstrated a younger age at diagnosis for left sided colon cancer patients who underwent curative colectomy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Kwaan&lt;/Author&gt;&lt;Year&gt;2013&lt;/Year&gt;&lt;RecNum&gt;10&lt;/RecNum&gt;&lt;DisplayText&gt;[14, 30]&lt;/DisplayText&gt;&lt;record&gt;&lt;rec-number&gt;10&lt;/rec-number&gt;&lt;foreign-keys&gt;&lt;key app="EN" db-id="p5waz0r5re9r0pexvrhv2ramd09d0pw5sw0d" timestamp="1545862759"&gt;10&lt;/key&gt;&lt;/foreign-keys&gt;&lt;ref-type name="Journal Article"&gt;17&lt;/ref-type&gt;&lt;contributors&gt;&lt;authors&gt;&lt;author&gt;Kwaan, Mary R&lt;/author&gt;&lt;author&gt;Al-Refaie, Waddah B&lt;/author&gt;&lt;author&gt;Parsons, Helen M&lt;/author&gt;&lt;author&gt;Chow, Christopher J&lt;/author&gt;&lt;author&gt;Rothenberger, David A&lt;/author&gt;&lt;author&gt;Habermann, Elizabeth B&lt;/author&gt;&lt;/authors&gt;&lt;/contributors&gt;&lt;titles&gt;&lt;title&gt;Are right-sided colectomy outcomes different from left-sided colectomy outcomes?: study of patients with colon cancer in the ACS NSQIP database&lt;/title&gt;&lt;secondary-title&gt;JAMA surgery&lt;/secondary-title&gt;&lt;/titles&gt;&lt;periodical&gt;&lt;full-title&gt;JAMA surgery&lt;/full-title&gt;&lt;/periodical&gt;&lt;pages&gt;504-510&lt;/pages&gt;&lt;volume&gt;148&lt;/volume&gt;&lt;number&gt;6&lt;/number&gt;&lt;dates&gt;&lt;year&gt;2013&lt;/year&gt;&lt;/dates&gt;&lt;isbn&gt;2168-6254&lt;/isbn&gt;&lt;urls&gt;&lt;/urls&gt;&lt;/record&gt;&lt;/Cite&gt;&lt;Cite&gt;&lt;Author&gt;Benedix&lt;/Author&gt;&lt;Year&gt;2010&lt;/Year&gt;&lt;RecNum&gt;22&lt;/RecNum&gt;&lt;record&gt;&lt;rec-number&gt;22&lt;/rec-number&gt;&lt;foreign-keys&gt;&lt;key app="EN" db-id="p5waz0r5re9r0pexvrhv2ramd09d0pw5sw0d" timestamp="1547099689"&gt;22&lt;/key&gt;&lt;/foreign-keys&gt;&lt;ref-type name="Journal Article"&gt;17&lt;/ref-type&gt;&lt;contributors&gt;&lt;authors&gt;&lt;author&gt;Benedix, Frank&lt;/author&gt;&lt;author&gt;Kube, Rainer&lt;/author&gt;&lt;author&gt;Meyer, Frank&lt;/author&gt;&lt;author&gt;Schmidt, Uwe&lt;/author&gt;&lt;author&gt;Gastinger, Ingo&lt;/author&gt;&lt;author&gt;Lippert, Hans&lt;/author&gt;&lt;author&gt;Colon/Rectum Carcinomas Study Group&lt;/author&gt;&lt;/authors&gt;&lt;/contributors&gt;&lt;titles&gt;&lt;title&gt;Comparison of 17,641 patients with right-and left-sided colon cancer: differences in epidemiology, perioperative course, histology, and survival&lt;/title&gt;&lt;secondary-title&gt;Diseases of the Colon &amp;amp; Rectum&lt;/secondary-title&gt;&lt;/titles&gt;&lt;periodical&gt;&lt;full-title&gt;Diseases of the Colon &amp;amp; Rectum&lt;/full-title&gt;&lt;/periodical&gt;&lt;pages&gt;57-64&lt;/pages&gt;&lt;volume&gt;53&lt;/volume&gt;&lt;number&gt;1&lt;/number&gt;&lt;dates&gt;&lt;year&gt;2010&lt;/year&gt;&lt;/dates&gt;&lt;isbn&gt;0012-3706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4" w:tooltip="Kwaan, 2013 #10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4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30" w:tooltip="Benedix, 2010 #22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0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</w:p>
    <w:p w:rsidR="00F5609A" w:rsidRPr="00D72482" w:rsidRDefault="00951716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fter analysis of survival outcome</w:t>
      </w:r>
      <w:r w:rsidR="00D6690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 our trial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D6690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umors arise in the right side showed significantly inferior overall and disease free survival than left sided tumor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CE31E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results of </w:t>
      </w:r>
      <w:r w:rsidR="00DF5B6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x r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egression analysis </w:t>
      </w:r>
      <w:r w:rsidR="00CE31E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howed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at </w:t>
      </w:r>
      <w:r w:rsidR="00615BE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gender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istolog</w:t>
      </w:r>
      <w:r w:rsidR="00CE31E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cal subtype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</w:t>
      </w:r>
      <w:r w:rsidR="00615BE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ifferentiation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VI</w:t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nd </w:t>
      </w:r>
      <w:r w:rsidR="00DF5B6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total number of the examined 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N</w:t>
      </w:r>
      <w:r w:rsidR="00DF5B6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did not </w:t>
      </w:r>
      <w:r w:rsidR="00DF5B6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have an impact on the 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FS</w:t>
      </w:r>
      <w:r w:rsidR="00DF5B6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r 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S</w:t>
      </w:r>
      <w:r w:rsidR="00DF5B6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rate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whereas </w:t>
      </w:r>
      <w:r w:rsidR="009A592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ight-sided tumor location, higher stage and an increasing positive lymph node ratio</w:t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ere significant </w:t>
      </w:r>
      <w:r w:rsidR="009A592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negative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predictors of the </w:t>
      </w:r>
      <w:r w:rsidR="009A592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verall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</w:t>
      </w:r>
      <w:r w:rsidR="009A592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isease free survival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rates</w:t>
      </w:r>
      <w:r w:rsidR="009A592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ssociated </w:t>
      </w:r>
      <w:r w:rsidR="000C42A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with high</w:t>
      </w:r>
      <w:r w:rsidR="003D43B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mortality rate</w:t>
      </w:r>
      <w:r w:rsidR="009A592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</w:p>
    <w:p w:rsidR="00F5609A" w:rsidRPr="00D72482" w:rsidRDefault="003D43B4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ur results are consistent with </w:t>
      </w:r>
      <w:r w:rsidR="00C7025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 majority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f the previous </w:t>
      </w:r>
      <w:r w:rsidR="00C7025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rials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hich 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ave demonstrated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t </w:t>
      </w:r>
      <w:r w:rsidR="00C7025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LCC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ould lead to </w:t>
      </w:r>
      <w:r w:rsidR="00C7025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 superior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prognosis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n </w:t>
      </w:r>
      <w:r w:rsidR="00C7025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CC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DaHJpc3RvZG91bGlkaXM8L0F1dGhvcj48WWVhcj4yMDEw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</w:fldData>
        </w:fldChar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>
          <w:fldData xml:space="preserve">PEVuZE5vdGU+PENpdGU+PEF1dGhvcj5DaHJpc3RvZG91bGlkaXM8L0F1dGhvcj48WWVhcj4yMDEw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</w:fldData>
        </w:fldChar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.DATA 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8" w:tooltip="Christodoulidis, 2010 #2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8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10" w:tooltip="Masoomi, 2011 #8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0-12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28" w:tooltip="Huang, 2015 #20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28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30" w:tooltip="Benedix, 2010 #22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0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wever, 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Weis</w:t>
      </w:r>
      <w:r w:rsidR="00C7025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 et al and Kwaan et al.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lastRenderedPageBreak/>
        <w:fldChar w:fldCharType="begin"/>
      </w:r>
      <w:r w:rsidR="00C7025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Kwaan&lt;/Author&gt;&lt;Year&gt;2013&lt;/Year&gt;&lt;RecNum&gt;10&lt;/RecNum&gt;&lt;DisplayText&gt;[13, 14]&lt;/DisplayText&gt;&lt;record&gt;&lt;rec-number&gt;10&lt;/rec-number&gt;&lt;foreign-keys&gt;&lt;key app="EN" db-id="p5waz0r5re9r0pexvrhv2ramd09d0pw5sw0d" timestamp="1545862759"&gt;10&lt;/key&gt;&lt;/foreign-keys&gt;&lt;ref-type name="Journal Article"&gt;17&lt;/ref-type&gt;&lt;contributors&gt;&lt;authors&gt;&lt;author&gt;Kwaan, Mary R&lt;/author&gt;&lt;author&gt;Al-Refaie, Waddah B&lt;/author&gt;&lt;author&gt;Parsons, Helen M&lt;/author&gt;&lt;author&gt;Chow, Christopher J&lt;/author&gt;&lt;author&gt;Rothenberger, David A&lt;/author&gt;&lt;author&gt;Habermann, Elizabeth B&lt;/author&gt;&lt;/authors&gt;&lt;/contributors&gt;&lt;titles&gt;&lt;title&gt;Are right-sided colectomy outcomes different from left-sided colectomy outcomes?: study of patients with colon cancer in the ACS NSQIP database&lt;/title&gt;&lt;secondary-title&gt;JAMA surgery&lt;/secondary-title&gt;&lt;/titles&gt;&lt;periodical&gt;&lt;full-title&gt;JAMA surgery&lt;/full-title&gt;&lt;/periodical&gt;&lt;pages&gt;504-510&lt;/pages&gt;&lt;volume&gt;148&lt;/volume&gt;&lt;number&gt;6&lt;/number&gt;&lt;dates&gt;&lt;year&gt;2013&lt;/year&gt;&lt;/dates&gt;&lt;isbn&gt;2168-6254&lt;/isbn&gt;&lt;urls&gt;&lt;/urls&gt;&lt;/record&gt;&lt;/Cite&gt;&lt;Cite&gt;&lt;Author&gt;Weiss&lt;/Author&gt;&lt;Year&gt;2011&lt;/Year&gt;&lt;RecNum&gt;12&lt;/RecNum&gt;&lt;record&gt;&lt;rec-number&gt;12&lt;/rec-number&gt;&lt;foreign-keys&gt;&lt;key app="EN" db-id="p5waz0r5re9r0pexvrhv2ramd09d0pw5sw0d" timestamp="1545862926"&gt;12&lt;/key&gt;&lt;/foreign-keys&gt;&lt;ref-type name="Journal Article"&gt;17&lt;/ref-type&gt;&lt;contributors&gt;&lt;authors&gt;&lt;author&gt;Weiss, Jennifer M&lt;/author&gt;&lt;author&gt;Pfau, Patrick R&lt;/author&gt;&lt;author&gt;O&amp;apos;Connor, Erin S&lt;/author&gt;&lt;author&gt;King, Jonathan&lt;/author&gt;&lt;author&gt;LoConte, Noelle&lt;/author&gt;&lt;author&gt;Kennedy, Gregory&lt;/author&gt;&lt;author&gt;Smith, Maureen A&lt;/author&gt;&lt;/authors&gt;&lt;/contributors&gt;&lt;titles&gt;&lt;title&gt;Mortality by stage for right-versus left-sided colon cancer: analysis of surveillance, epidemiology, and end results–Medicare data&lt;/title&gt;&lt;secondary-title&gt;Journal of Clinical Oncology&lt;/secondary-title&gt;&lt;/titles&gt;&lt;periodical&gt;&lt;full-title&gt;Journal of Clinical Oncology&lt;/full-title&gt;&lt;/periodical&gt;&lt;pages&gt;4401&lt;/pages&gt;&lt;volume&gt;29&lt;/volume&gt;&lt;number&gt;33&lt;/number&gt;&lt;dates&gt;&lt;year&gt;2011&lt;/year&gt;&lt;/dates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C70255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3" w:tooltip="Weiss, 2011 #12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3</w:t>
        </w:r>
      </w:hyperlink>
      <w:r w:rsidR="00C70255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14" w:tooltip="Kwaan, 2013 #10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4</w:t>
        </w:r>
      </w:hyperlink>
      <w:r w:rsidR="00C70255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C7025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ported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no </w:t>
      </w:r>
      <w:r w:rsidR="004D201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ignificant OS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ifference between RCC and LCC</w:t>
      </w:r>
      <w:r w:rsidR="0075205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</w:p>
    <w:p w:rsidR="001B5332" w:rsidRPr="00D72482" w:rsidRDefault="001142D3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In the study of Weiss et al.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71627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Weiss&lt;/Author&gt;&lt;Year&gt;2011&lt;/Year&gt;&lt;RecNum&gt;12&lt;/RecNum&gt;&lt;DisplayText&gt;[13]&lt;/DisplayText&gt;&lt;record&gt;&lt;rec-number&gt;12&lt;/rec-number&gt;&lt;foreign-keys&gt;&lt;key app="EN" db-id="p5waz0r5re9r0pexvrhv2ramd09d0pw5sw0d" timestamp="1545862926"&gt;12&lt;/key&gt;&lt;/foreign-keys&gt;&lt;ref-type name="Journal Article"&gt;17&lt;/ref-type&gt;&lt;contributors&gt;&lt;authors&gt;&lt;author&gt;Weiss, Jennifer M&lt;/author&gt;&lt;author&gt;Pfau, Patrick R&lt;/author&gt;&lt;author&gt;O&amp;apos;Connor, Erin S&lt;/author&gt;&lt;author&gt;King, Jonathan&lt;/author&gt;&lt;author&gt;LoConte, Noelle&lt;/author&gt;&lt;author&gt;Kennedy, Gregory&lt;/author&gt;&lt;author&gt;Smith, Maureen A&lt;/author&gt;&lt;/authors&gt;&lt;/contributors&gt;&lt;titles&gt;&lt;title&gt;Mortality by stage for right-versus left-sided colon cancer: analysis of surveillance, epidemiology, and end results–Medicare data&lt;/title&gt;&lt;secondary-title&gt;Journal of Clinical Oncology&lt;/secondary-title&gt;&lt;/titles&gt;&lt;periodical&gt;&lt;full-title&gt;Journal of Clinical Oncology&lt;/full-title&gt;&lt;/periodical&gt;&lt;pages&gt;4401&lt;/pages&gt;&lt;volume&gt;29&lt;/volume&gt;&lt;number&gt;33&lt;/number&gt;&lt;dates&gt;&lt;year&gt;2011&lt;/year&gt;&lt;/dates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71627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3" w:tooltip="Weiss, 2011 #12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3</w:t>
        </w:r>
      </w:hyperlink>
      <w:r w:rsidR="0071627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 total of</w:t>
      </w:r>
      <w:r w:rsidR="00D7248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53,801 patients</w:t>
      </w:r>
      <w:r w:rsidR="00D7248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ith 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lon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cancer were analyzed.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e age of the patients was equal to or more than 65 years.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5B44D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y collected the data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from the 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urveillance, Epidemiology, and End Results (SEER) database (1992–2005)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W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eiss et al.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DD21B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Weiss&lt;/Author&gt;&lt;Year&gt;2011&lt;/Year&gt;&lt;RecNum&gt;12&lt;/RecNum&gt;&lt;DisplayText&gt;[13]&lt;/DisplayText&gt;&lt;record&gt;&lt;rec-number&gt;12&lt;/rec-number&gt;&lt;foreign-keys&gt;&lt;key app="EN" db-id="p5waz0r5re9r0pexvrhv2ramd09d0pw5sw0d" timestamp="1545862926"&gt;12&lt;/key&gt;&lt;/foreign-keys&gt;&lt;ref-type name="Journal Article"&gt;17&lt;/ref-type&gt;&lt;contributors&gt;&lt;authors&gt;&lt;author&gt;Weiss, Jennifer M&lt;/author&gt;&lt;author&gt;Pfau, Patrick R&lt;/author&gt;&lt;author&gt;O&amp;apos;Connor, Erin S&lt;/author&gt;&lt;author&gt;King, Jonathan&lt;/author&gt;&lt;author&gt;LoConte, Noelle&lt;/author&gt;&lt;author&gt;Kennedy, Gregory&lt;/author&gt;&lt;author&gt;Smith, Maureen A&lt;/author&gt;&lt;/authors&gt;&lt;/contributors&gt;&lt;titles&gt;&lt;title&gt;Mortality by stage for right-versus left-sided colon cancer: analysis of surveillance, epidemiology, and end results–Medicare data&lt;/title&gt;&lt;secondary-title&gt;Journal of Clinical Oncology&lt;/secondary-title&gt;&lt;/titles&gt;&lt;periodical&gt;&lt;full-title&gt;Journal of Clinical Oncology&lt;/full-title&gt;&lt;/periodical&gt;&lt;pages&gt;4401&lt;/pages&gt;&lt;volume&gt;29&lt;/volume&gt;&lt;number&gt;33&lt;/number&gt;&lt;dates&gt;&lt;year&gt;2011&lt;/year&gt;&lt;/dates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DD21BE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13" w:tooltip="Weiss, 2011 #12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13</w:t>
        </w:r>
      </w:hyperlink>
      <w:r w:rsidR="00DD21BE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807C3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concluded that there was no 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5-year 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S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difference between </w:t>
      </w:r>
      <w:r w:rsidR="00807C3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CC and LCC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fter adjusting for multiple variables. Interestingly, </w:t>
      </w:r>
      <w:r w:rsidR="00E81C3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 lower mortality was 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found </w:t>
      </w:r>
      <w:r w:rsidR="00E81C3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tage II </w:t>
      </w:r>
      <w:r w:rsidR="00E81C3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CC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compared </w:t>
      </w:r>
      <w:r w:rsidR="00E81C3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with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patients with a </w:t>
      </w:r>
      <w:r w:rsidR="00E81C3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CC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HR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: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0.92;95 % CI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: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0.87–0.97, </w:t>
      </w:r>
      <w:r w:rsidR="00F5609A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=0.001), while stage III </w:t>
      </w:r>
      <w:r w:rsidR="001B533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CC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2B670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as associated with a </w:t>
      </w:r>
      <w:r w:rsidR="001B533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ignificant 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higher mortality than those with </w:t>
      </w:r>
      <w:r w:rsidR="001B533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CC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HR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: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1.12; 95</w:t>
      </w:r>
      <w:r w:rsidR="001B533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% CI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:</w:t>
      </w:r>
      <w:r w:rsidR="001B533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1.06 to1.18; </w:t>
      </w:r>
      <w:r w:rsidR="00F5609A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1B533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&lt;0.001).</w:t>
      </w:r>
    </w:p>
    <w:p w:rsidR="0081334E" w:rsidRPr="00D72482" w:rsidRDefault="007359AC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n the other hand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Warschkow et al. 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[15]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ached to the opposite conclusion of our study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</w:t>
      </w:r>
      <w:r w:rsidR="00B152B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e demonstrated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t </w:t>
      </w:r>
      <w:r w:rsidR="00B152B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localized 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CC </w:t>
      </w:r>
      <w:r w:rsidR="00B152B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as superior prognosis than LCC</w:t>
      </w:r>
      <w:r w:rsidR="0081334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887F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linic-</w:t>
      </w:r>
      <w:r w:rsidR="00887F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pathological data for p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tients </w:t>
      </w:r>
      <w:r w:rsidR="0050688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who underwent curative resection for localized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tage I-III colon cancer were identified from the SEER-Medicare database from 2004 to 2012. Overall, 91,416 patients (51,937 [56.8 %] with </w:t>
      </w:r>
      <w:r w:rsidR="0050688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CC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39,479 [43.2 %] with </w:t>
      </w:r>
      <w:r w:rsidR="0050688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CC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)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ere </w:t>
      </w:r>
      <w:r w:rsidR="003F131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cluded in final analysis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In </w:t>
      </w:r>
      <w:r w:rsidR="003F131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univariate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alysis, </w:t>
      </w:r>
      <w:r w:rsidR="003F131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fter </w:t>
      </w:r>
      <w:r w:rsidR="003F131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matching of 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propensity score, the </w:t>
      </w:r>
      <w:r w:rsidR="0050688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ight sided colon cancer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50688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had superior prognosis 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egarding 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S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HR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: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0.92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;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95 % CI: 0.89 − 0.94, </w:t>
      </w:r>
      <w:r w:rsidR="00F5609A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&lt;0.001) and cancer-specific survival</w:t>
      </w:r>
      <w:r w:rsidR="008F46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CSS)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HR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: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0.90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;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95% CI: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0.87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−0.93, </w:t>
      </w:r>
      <w:r w:rsidR="00F5609A" w:rsidRPr="00D72482">
        <w:rPr>
          <w:rStyle w:val="A1"/>
          <w:rFonts w:ascii="Times New Roman" w:hAnsi="Times New Roman" w:cs="Times New Roman"/>
          <w:i/>
          <w:iCs/>
          <w:color w:val="auto"/>
          <w:sz w:val="20"/>
          <w:szCs w:val="20"/>
        </w:rPr>
        <w:t>p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&lt;0.001)</w:t>
      </w:r>
      <w:r w:rsidR="0050688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n left sided tumors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F5609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he prognosis of </w:t>
      </w:r>
      <w:r w:rsidR="008F46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CC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as better for </w:t>
      </w:r>
      <w:r w:rsidR="008F46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S 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and </w:t>
      </w:r>
      <w:r w:rsidR="008F46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SS in stage I and II</w:t>
      </w:r>
      <w:r w:rsidR="00A137E0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8F46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In stage III, </w:t>
      </w:r>
      <w:r w:rsidR="009223B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prognosis of </w:t>
      </w:r>
      <w:r w:rsidR="008F46C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both </w:t>
      </w:r>
      <w:r w:rsidR="009223B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ides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9223B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were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imilar.</w:t>
      </w:r>
    </w:p>
    <w:p w:rsidR="003C253B" w:rsidRPr="00D72482" w:rsidRDefault="00986FD8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</w:t>
      </w:r>
      <w:r w:rsidR="0004459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frequently asked question now is whether we should consider right and left sided colon cancer as two different tumors based on different </w:t>
      </w:r>
      <w:r w:rsidR="003C253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linicopathologic characteristics</w:t>
      </w:r>
      <w:r w:rsidR="0004459E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survival and if they should be treated differently.</w:t>
      </w:r>
      <w:r w:rsidR="00386E7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lso, is tumor biology the only cause for the difference in prognosis between right and left colon cancer</w:t>
      </w:r>
      <w:r w:rsidR="00B5177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? </w:t>
      </w:r>
    </w:p>
    <w:p w:rsidR="0004459E" w:rsidRPr="00D72482" w:rsidRDefault="00B5177D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 blood supply and the embryological origin are different between both sides.</w:t>
      </w:r>
      <w:r w:rsidR="00A0308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 right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colon </w:t>
      </w:r>
      <w:r w:rsidR="00A0308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rise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from the midgut and the left colon </w:t>
      </w:r>
      <w:r w:rsidR="00A0308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evelops from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 hindgut. Moreover, these two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embroyolo</w:t>
      </w:r>
      <w:r w:rsidR="00336F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g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cal origins are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physiologically </w:t>
      </w:r>
      <w:r w:rsidR="00336F5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dissimilar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Tejpar&lt;/Author&gt;&lt;Year&gt;2017&lt;/Year&gt;&lt;RecNum&gt;23&lt;/RecNum&gt;&lt;DisplayText&gt;[3, 31]&lt;/DisplayText&gt;&lt;record&gt;&lt;rec-number&gt;23&lt;/rec-number&gt;&lt;foreign-keys&gt;&lt;key app="EN" db-id="p5waz0r5re9r0pexvrhv2ramd09d0pw5sw0d" timestamp="1547100389"&gt;23&lt;/key&gt;&lt;/foreign-keys&gt;&lt;ref-type name="Journal Article"&gt;17&lt;/ref-type&gt;&lt;contributors&gt;&lt;authors&gt;&lt;author&gt;Tejpar, Sabine&lt;/author&gt;&lt;author&gt;Stintzing, Sebastian&lt;/author&gt;&lt;author&gt;Ciardiello, Fortunato&lt;/author&gt;&lt;author&gt;Tabernero, Josep&lt;/author&gt;&lt;author&gt;Van Cutsem, Eric&lt;/author&gt;&lt;author&gt;Beier, Frank&lt;/author&gt;&lt;author&gt;Esser, Regina&lt;/author&gt;&lt;author&gt;Lenz, Heinz-Josef&lt;/author&gt;&lt;author&gt;Heinemann, Volker&lt;/author&gt;&lt;/authors&gt;&lt;/contributors&gt;&lt;titles&gt;&lt;title&gt;Prognostic and predictive relevance of primary tumor location in patients with RAS wild-type metastatic colorectal cancer: retrospective analyses of the CRYSTAL and FIRE-3 trials&lt;/title&gt;&lt;secondary-title&gt;JAMA oncology&lt;/secondary-title&gt;&lt;/titles&gt;&lt;periodical&gt;&lt;full-title&gt;JAMA oncology&lt;/full-title&gt;&lt;/periodical&gt;&lt;pages&gt;194-201&lt;/pages&gt;&lt;volume&gt;3&lt;/volume&gt;&lt;number&gt;2&lt;/number&gt;&lt;dates&gt;&lt;year&gt;2017&lt;/year&gt;&lt;/dates&gt;&lt;isbn&gt;2374-2437&lt;/isbn&gt;&lt;urls&gt;&lt;/urls&gt;&lt;/record&gt;&lt;/Cite&gt;&lt;Cite&gt;&lt;Author&gt;van der Post&lt;/Author&gt;&lt;Year&gt;2014&lt;/Year&gt;&lt;RecNum&gt;24&lt;/RecNum&gt;&lt;record&gt;&lt;rec-number&gt;24&lt;/rec-number&gt;&lt;foreign-keys&gt;&lt;key app="EN" db-id="p5waz0r5re9r0pexvrhv2ramd09d0pw5sw0d" timestamp="1547100788"&gt;24&lt;/key&gt;&lt;/foreign-keys&gt;&lt;ref-type name="Journal Article"&gt;17&lt;/ref-type&gt;&lt;contributors&gt;&lt;authors&gt;&lt;author&gt;van der Post, Sjoerd&lt;/author&gt;&lt;author&gt;Hansson, Gunnar C&lt;/author&gt;&lt;/authors&gt;&lt;/contributors&gt;&lt;titles&gt;&lt;title&gt;Membrane protein profiling of human colon reveals distinct regional differences&lt;/title&gt;&lt;secondary-title&gt;Molecular &amp;amp; Cellular Proteomics&lt;/secondary-title&gt;&lt;/titles&gt;&lt;periodical&gt;&lt;full-title&gt;Molecular &amp;amp; Cellular Proteomics&lt;/full-title&gt;&lt;/periodical&gt;&lt;pages&gt;mcp. M114. 040204&lt;/pages&gt;&lt;dates&gt;&lt;year&gt;2014&lt;/year&gt;&lt;/dates&gt;&lt;isbn&gt;1535-9476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3" w:tooltip="Tejpar, 2017 #23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31" w:tooltip="van der Post, 2014 #24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1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In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ur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tudy,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here is a trend toward</w:t>
      </w:r>
      <w:r w:rsidR="003C253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 increase in mucinous adenocarcinoma</w:t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istology</w:t>
      </w:r>
      <w:r w:rsidR="003C253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(MAC)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 RCC. </w:t>
      </w:r>
      <w:r w:rsidR="003C253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t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s an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frequent</w:t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istopathologic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l sub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ype of CRC. Previous studies have revealed that </w:t>
      </w:r>
      <w:r w:rsidR="00D12BC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mucinous adenocarcinoma have aggressive clinical behavior; in a retrospective </w:t>
      </w:r>
      <w:r w:rsidR="00102CC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nalysis</w:t>
      </w:r>
      <w:r w:rsidR="00D12BC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f the data of more than five thousand patients, </w:t>
      </w:r>
      <w:r w:rsidR="00102CC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</w:t>
      </w:r>
      <w:r w:rsidR="00D12BC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u</w:t>
      </w:r>
      <w:r w:rsidR="00102CC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n</w:t>
      </w:r>
      <w:r w:rsidR="00D12BC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gen et al</w:t>
      </w:r>
      <w:r w:rsidR="003C253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Hugen&lt;/Author&gt;&lt;Year&gt;2014&lt;/Year&gt;&lt;RecNum&gt;27&lt;/RecNum&gt;&lt;DisplayText&gt;[32]&lt;/DisplayText&gt;&lt;record&gt;&lt;rec-number&gt;27&lt;/rec-number&gt;&lt;foreign-keys&gt;&lt;key app="EN" db-id="p5waz0r5re9r0pexvrhv2ramd09d0pw5sw0d" timestamp="1547101145"&gt;27&lt;/key&gt;&lt;/foreign-keys&gt;&lt;ref-type name="Journal Article"&gt;17&lt;/ref-type&gt;&lt;contributors&gt;&lt;authors&gt;&lt;author&gt;Hugen, N&lt;/author&gt;&lt;author&gt;Van de Velde, CJH&lt;/author&gt;&lt;author&gt;De Wilt, JHW&lt;/author&gt;&lt;author&gt;Nagtegaal, ID&lt;/author&gt;&lt;/authors&gt;&lt;/contributors&gt;&lt;titles&gt;&lt;title&gt;Metastatic pattern in colorectal cancer is strongly influenced by histological subtype&lt;/title&gt;&lt;secondary-title&gt;Annals of oncology&lt;/secondary-title&gt;&lt;/titles&gt;&lt;periodical&gt;&lt;full-title&gt;Annals of oncology&lt;/full-title&gt;&lt;/periodical&gt;&lt;pages&gt;651-657&lt;/pages&gt;&lt;volume&gt;25&lt;/volume&gt;&lt;number&gt;3&lt;/number&gt;&lt;dates&gt;&lt;year&gt;2014&lt;/year&gt;&lt;/dates&gt;&lt;isbn&gt;1569-8041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32" w:tooltip="Hugen, 2014 #27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2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1C3E1D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 xml:space="preserve"> </w:t>
      </w:r>
      <w:r w:rsidR="00D12BC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found a more frequent metastatic disease in tumors with MAC histology. </w:t>
      </w:r>
      <w:r w:rsidR="00C2351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 another studies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MAC was </w:t>
      </w:r>
      <w:r w:rsidR="00C2351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found to be an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dependent prognos</w:t>
      </w:r>
      <w:r w:rsidR="00AA3A6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ic factor associated with worse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urvival in colo</w:t>
      </w:r>
      <w:r w:rsidR="00AA3A6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ctal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cancer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Park&lt;/Author&gt;&lt;Year&gt;2015&lt;/Year&gt;&lt;RecNum&gt;25&lt;/RecNum&gt;&lt;DisplayText&gt;[33, 34]&lt;/DisplayText&gt;&lt;record&gt;&lt;rec-number&gt;25&lt;/rec-number&gt;&lt;foreign-keys&gt;&lt;key app="EN" db-id="p5waz0r5re9r0pexvrhv2ramd09d0pw5sw0d" timestamp="1547100896"&gt;25&lt;/key&gt;&lt;/foreign-keys&gt;&lt;ref-type name="Journal Article"&gt;17&lt;/ref-type&gt;&lt;contributors&gt;&lt;authors&gt;&lt;author&gt;Park, Jong Seob&lt;/author&gt;&lt;author&gt;Huh, Jung Wook&lt;/author&gt;&lt;author&gt;Park, Yoon Ah&lt;/author&gt;&lt;author&gt;Cho, Yong Beom&lt;/author&gt;&lt;author&gt;Yun, Seong Hyeon&lt;/author&gt;&lt;author&gt;Kim, Hee Cheol&lt;/author&gt;&lt;author&gt;Lee, Woo Yong&lt;/author&gt;&lt;author&gt;Chun, Ho-Kyung&lt;/author&gt;&lt;/authors&gt;&lt;/contributors&gt;&lt;titles&gt;&lt;title&gt;Prognostic comparison between mucinous and nonmucinous adenocarcinoma in colorectal cancer&lt;/title&gt;&lt;secondary-title&gt;Medicine&lt;/secondary-title&gt;&lt;/titles&gt;&lt;periodical&gt;&lt;full-title&gt;Medicine&lt;/full-title&gt;&lt;/periodical&gt;&lt;volume&gt;94&lt;/volume&gt;&lt;number&gt;15&lt;/number&gt;&lt;dates&gt;&lt;year&gt;2015&lt;/year&gt;&lt;/dates&gt;&lt;urls&gt;&lt;/urls&gt;&lt;/record&gt;&lt;/Cite&gt;&lt;Cite&gt;&lt;Author&gt;Nitsche&lt;/Author&gt;&lt;Year&gt;2016&lt;/Year&gt;&lt;RecNum&gt;26&lt;/RecNum&gt;&lt;record&gt;&lt;rec-number&gt;26&lt;/rec-number&gt;&lt;foreign-keys&gt;&lt;key app="EN" db-id="p5waz0r5re9r0pexvrhv2ramd09d0pw5sw0d" timestamp="1547100958"&gt;26&lt;/key&gt;&lt;/foreign-keys&gt;&lt;ref-type name="Journal Article"&gt;17&lt;/ref-type&gt;&lt;contributors&gt;&lt;authors&gt;&lt;author&gt;Nitsche, Ulrich&lt;/author&gt;&lt;author&gt;Friess, Helmut&lt;/author&gt;&lt;author&gt;Agha, Ayman&lt;/author&gt;&lt;author&gt;Angele, Martin&lt;/author&gt;&lt;author&gt;Eckel, Renate&lt;/author&gt;&lt;author&gt;Heitland, Wolf&lt;/author&gt;&lt;author&gt;Jauch, Karl-Walter&lt;/author&gt;&lt;author&gt;Krenz, Detlef&lt;/author&gt;&lt;author&gt;Nüssler, Natascha C&lt;/author&gt;&lt;author&gt;Rau, Horst-Günter&lt;/author&gt;&lt;/authors&gt;&lt;/contributors&gt;&lt;titles&gt;&lt;title&gt;Prognosis of mucinous and signet-ring cell colorectal cancer in a population-based cohort&lt;/title&gt;&lt;secondary-title&gt;Journal of cancer research and clinical oncology&lt;/secondary-title&gt;&lt;/titles&gt;&lt;periodical&gt;&lt;full-title&gt;Journal of cancer research and clinical oncology&lt;/full-title&gt;&lt;/periodical&gt;&lt;pages&gt;2357-2366&lt;/pages&gt;&lt;volume&gt;142&lt;/volume&gt;&lt;number&gt;11&lt;/number&gt;&lt;dates&gt;&lt;year&gt;2016&lt;/year&gt;&lt;/dates&gt;&lt;isbn&gt;0171-5216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33" w:tooltip="Park, 2015 #25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3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34" w:tooltip="Nitsche, 2016 #26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4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AE0DB1">
        <w:rPr>
          <w:rStyle w:val="A1"/>
          <w:rFonts w:ascii="Times New Roman" w:hAnsi="Times New Roman" w:cs="Times New Roman" w:hint="eastAsia"/>
          <w:color w:val="auto"/>
          <w:sz w:val="20"/>
          <w:szCs w:val="20"/>
          <w:lang w:eastAsia="zh-CN"/>
        </w:rPr>
        <w:t>.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</w:p>
    <w:p w:rsidR="00986FD8" w:rsidRPr="00D72482" w:rsidRDefault="00B467BC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lastRenderedPageBreak/>
        <w:t xml:space="preserve">Regarding </w:t>
      </w:r>
      <w:r w:rsidR="003C253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NR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a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nsiderable d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ifference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as observed between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ight and left sided tumor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The </w:t>
      </w:r>
      <w:r w:rsidR="0007334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ymph node ratio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has recently </w:t>
      </w:r>
      <w:r w:rsidR="0007334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found to be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 important prognostic factor in </w:t>
      </w:r>
      <w:r w:rsidR="0007334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lon cancer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, because a </w:t>
      </w:r>
      <w:r w:rsidR="0007334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ower value of lymph node ratio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as </w:t>
      </w:r>
      <w:r w:rsidR="00073347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ignificantly associated with an improved overall and disease free survival</w:t>
      </w:r>
      <w:r w:rsidR="00D72482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Zhang&lt;/Author&gt;&lt;Year&gt;2016&lt;/Year&gt;&lt;RecNum&gt;28&lt;/RecNum&gt;&lt;DisplayText&gt;[35]&lt;/DisplayText&gt;&lt;record&gt;&lt;rec-number&gt;28&lt;/rec-number&gt;&lt;foreign-keys&gt;&lt;key app="EN" db-id="p5waz0r5re9r0pexvrhv2ramd09d0pw5sw0d" timestamp="1547101223"&gt;28&lt;/key&gt;&lt;/foreign-keys&gt;&lt;ref-type name="Journal Article"&gt;17&lt;/ref-type&gt;&lt;contributors&gt;&lt;authors&gt;&lt;author&gt;Zhang, Ming-Ran&lt;/author&gt;&lt;author&gt;Xie, Tian-Hang&lt;/author&gt;&lt;author&gt;Chi, Jun-Lin&lt;/author&gt;&lt;author&gt;Li, Yuan&lt;/author&gt;&lt;author&gt;Yang, Lie&lt;/author&gt;&lt;author&gt;Yu, Yong-Yang&lt;/author&gt;&lt;author&gt;Sun, Xiao-Feng&lt;/author&gt;&lt;author&gt;Zhou, Zong-Guang&lt;/author&gt;&lt;/authors&gt;&lt;/contributors&gt;&lt;titles&gt;&lt;title&gt;Prognostic role of the lymph node ratio in node positive colorectal cancer: a meta-analysis&lt;/title&gt;&lt;secondary-title&gt;Oncotarget&lt;/secondary-title&gt;&lt;/titles&gt;&lt;periodical&gt;&lt;full-title&gt;Oncotarget&lt;/full-title&gt;&lt;/periodical&gt;&lt;pages&gt;72898&lt;/pages&gt;&lt;volume&gt;7&lt;/volume&gt;&lt;number&gt;45&lt;/number&gt;&lt;dates&gt;&lt;year&gt;2016&lt;/year&gt;&lt;/dates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35" w:tooltip="Zhang, 2016 #28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5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AE0DB1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AE0DB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his </w:t>
      </w:r>
      <w:r w:rsidR="00A240B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inconsistency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leads to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different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utcomes. Consequently, </w:t>
      </w:r>
      <w:r w:rsidR="00A240B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ifferent treatment should be administered for these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wo </w:t>
      </w:r>
      <w:r w:rsidR="00A240BF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different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entities. </w:t>
      </w:r>
    </w:p>
    <w:p w:rsidR="00863758" w:rsidRPr="00D72482" w:rsidRDefault="006C0B54" w:rsidP="00AE0DB1">
      <w:pPr>
        <w:bidi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Former </w:t>
      </w:r>
      <w:r w:rsidR="00A064B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tudie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have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proposed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t the molecular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haracteristic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of the microsatellite stable phenotype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was different in both sides of the colon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Takahashi&lt;/Author&gt;&lt;Year&gt;2016&lt;/Year&gt;&lt;RecNum&gt;29&lt;/RecNum&gt;&lt;DisplayText&gt;[36]&lt;/DisplayText&gt;&lt;record&gt;&lt;rec-number&gt;29&lt;/rec-number&gt;&lt;foreign-keys&gt;&lt;key app="EN" db-id="p5waz0r5re9r0pexvrhv2ramd09d0pw5sw0d" timestamp="1547101790"&gt;29&lt;/key&gt;&lt;/foreign-keys&gt;&lt;ref-type name="Journal Article"&gt;17&lt;/ref-type&gt;&lt;contributors&gt;&lt;authors&gt;&lt;author&gt;Takahashi, Yayoi&lt;/author&gt;&lt;author&gt;Sugai, Tamotsu&lt;/author&gt;&lt;author&gt;Habano, Wataru&lt;/author&gt;&lt;author&gt;Ishida, Kazuyuki&lt;/author&gt;&lt;author&gt;Eizuka, Makoto&lt;/author&gt;&lt;author&gt;Otsuka, Koki&lt;/author&gt;&lt;author&gt;Sasaki, Akira&lt;/author&gt;&lt;author&gt;Matsumoto, Takayuki&lt;/author&gt;&lt;author&gt;Morikawa, Takanori&lt;/author&gt;&lt;author&gt;Unno, Michiaki&lt;/author&gt;&lt;/authors&gt;&lt;/contributors&gt;&lt;titles&gt;&lt;title&gt;Molecular differences in the microsatellite stable phenotype between left‐sided and right‐sided colorectal cancer&lt;/title&gt;&lt;secondary-title&gt;International journal of cancer&lt;/secondary-title&gt;&lt;/titles&gt;&lt;periodical&gt;&lt;full-title&gt;International journal of cancer&lt;/full-title&gt;&lt;/periodical&gt;&lt;pages&gt;2493-2501&lt;/pages&gt;&lt;volume&gt;139&lt;/volume&gt;&lt;number&gt;11&lt;/number&gt;&lt;dates&gt;&lt;year&gt;2016&lt;/year&gt;&lt;/dates&gt;&lt;isbn&gt;0020-7136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36" w:tooltip="Takahashi, 2016 #29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6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A064B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Microsatellite instability (MSI) i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 a significant carcinogenesis mechanism of </w:t>
      </w:r>
      <w:r w:rsidR="00A064B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colorectal cancer. It </w:t>
      </w:r>
      <w:r w:rsidR="0028719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prevails in approximately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12–18% in sporadic </w:t>
      </w:r>
      <w:r w:rsidR="0028719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colon cancers 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Shin&lt;/Author&gt;&lt;Year&gt;2014&lt;/Year&gt;&lt;RecNum&gt;30&lt;/RecNum&gt;&lt;DisplayText&gt;[37]&lt;/DisplayText&gt;&lt;record&gt;&lt;rec-number&gt;30&lt;/rec-number&gt;&lt;foreign-keys&gt;&lt;key app="EN" db-id="p5waz0r5re9r0pexvrhv2ramd09d0pw5sw0d" timestamp="1547101862"&gt;30&lt;/key&gt;&lt;/foreign-keys&gt;&lt;ref-type name="Journal Article"&gt;17&lt;/ref-type&gt;&lt;contributors&gt;&lt;authors&gt;&lt;author&gt;Shin, Ui Sup&lt;/author&gt;&lt;author&gt;Cho, Sang Sik&lt;/author&gt;&lt;author&gt;Moon, Sun Mi&lt;/author&gt;&lt;author&gt;Park, Sun Hoo&lt;/author&gt;&lt;author&gt;Jee, Sun Hee&lt;/author&gt;&lt;author&gt;Jung, Eun-Joo&lt;/author&gt;&lt;author&gt;Hwang, Dae-Yong&lt;/author&gt;&lt;/authors&gt;&lt;/contributors&gt;&lt;titles&gt;&lt;title&gt;Is microsatellite instability really a good prognostic factor of colorectal cancer?&lt;/title&gt;&lt;secondary-title&gt;Annals of coloproctology&lt;/secondary-title&gt;&lt;/titles&gt;&lt;periodical&gt;&lt;full-title&gt;Annals of coloproctology&lt;/full-title&gt;&lt;/periodical&gt;&lt;pages&gt;28-34&lt;/pages&gt;&lt;volume&gt;30&lt;/volume&gt;&lt;number&gt;1&lt;/number&gt;&lt;dates&gt;&lt;year&gt;2014&lt;/year&gt;&lt;/dates&gt;&lt;isbn&gt;2287-9714&lt;/isbn&gt;&lt;urls&gt;&lt;/urls&gt;&lt;/record&gt;&lt;/Cite&gt;&lt;/EndNote&gt;</w:instrTex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37" w:tooltip="Shin, 2014 #30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7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="00C973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</w:p>
    <w:p w:rsidR="00BB30B5" w:rsidRPr="00D72482" w:rsidRDefault="00C9734B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hyperlink r:id="rId17" w:history="1">
        <w:r w:rsidR="00C96CDA" w:rsidRPr="00D72482">
          <w:rPr>
            <w:rStyle w:val="A1"/>
            <w:rFonts w:ascii="Times New Roman" w:hAnsi="Times New Roman" w:cs="Times New Roman"/>
            <w:color w:val="auto"/>
            <w:sz w:val="20"/>
            <w:szCs w:val="20"/>
          </w:rPr>
          <w:t>Sinicrope</w:t>
        </w:r>
      </w:hyperlink>
      <w:r w:rsidR="00C96CD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colleagues underwent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 randomized </w:t>
      </w:r>
      <w:r w:rsidR="00C96CD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tudy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volving </w:t>
      </w:r>
      <w:r w:rsidR="00C96CD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patients with stage III colon cancer who received adjuvant chemotherapy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FOLFOX </w:t>
      </w:r>
      <w:r w:rsidR="00C96CD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fter curative resection.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FD0AA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Sinicrope&lt;/Author&gt;&lt;Year&gt;2013&lt;/Year&gt;&lt;RecNum&gt;31&lt;/RecNum&gt;&lt;DisplayText&gt;[38]&lt;/DisplayText&gt;&lt;record&gt;&lt;rec-number&gt;31&lt;/rec-number&gt;&lt;foreign-keys&gt;&lt;key app="EN" db-id="p5waz0r5re9r0pexvrhv2ramd09d0pw5sw0d" timestamp="1547101918"&gt;31&lt;/key&gt;&lt;/foreign-keys&gt;&lt;ref-type name="Journal Article"&gt;17&lt;/ref-type&gt;&lt;contributors&gt;&lt;authors&gt;&lt;author&gt;Sinicrope, Frank A&lt;/author&gt;&lt;author&gt;Mahoney, Michelle R&lt;/author&gt;&lt;author&gt;Smyrk, Thomas C&lt;/author&gt;&lt;author&gt;Thibodeau, Stephen N&lt;/author&gt;&lt;author&gt;Warren, Robert S&lt;/author&gt;&lt;author&gt;Bertagnolli, Monica M&lt;/author&gt;&lt;author&gt;Nelson, Garth D&lt;/author&gt;&lt;author&gt;Goldberg, Richard M&lt;/author&gt;&lt;author&gt;Sargent, Daniel J&lt;/author&gt;&lt;author&gt;Alberts, Steven R&lt;/author&gt;&lt;/authors&gt;&lt;/contributors&gt;&lt;titles&gt;&lt;title&gt;Prognostic impact of deficient DNA mismatch repair in patients with stage III colon cancer from a randomized trial of FOLFOX-based adjuvant chemotherapy&lt;/title&gt;&lt;secondary-title&gt;Journal of Clinical Oncology&lt;/secondary-title&gt;&lt;/titles&gt;&lt;periodical&gt;&lt;full-title&gt;Journal of Clinical Oncology&lt;/full-title&gt;&lt;/periodical&gt;&lt;pages&gt;3664&lt;/pages&gt;&lt;volume&gt;31&lt;/volume&gt;&lt;number&gt;29&lt;/number&gt;&lt;dates&gt;&lt;year&gt;2013&lt;/year&gt;&lt;/dates&gt;&lt;urls&gt;&lt;/urls&gt;&lt;/record&gt;&lt;/Cite&gt;&lt;/EndNote&gt;</w:instrTex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38" w:tooltip="Sinicrope, 2013 #31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8</w:t>
        </w:r>
      </w:hyperlink>
      <w:r w:rsidR="00FD0AAD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C96CDA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y </w:t>
      </w:r>
      <w:r w:rsidR="00B60B7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ported</w:t>
      </w:r>
      <w:r w:rsidR="0086375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t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MSI was significantly </w:t>
      </w:r>
      <w:r w:rsidR="00B60B7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higher in </w:t>
      </w:r>
      <w:r w:rsidR="00DD6A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patients 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with right</w:t>
      </w:r>
      <w:r w:rsidR="00B60B73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ided tumor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Several </w:t>
      </w:r>
      <w:r w:rsidR="00DD6A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rial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have </w:t>
      </w:r>
      <w:r w:rsidR="00DD6A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ported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at MSI is associated with a </w:t>
      </w:r>
      <w:r w:rsidR="00DD6A4B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uperior outcome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in patients with </w:t>
      </w:r>
      <w:r w:rsidR="000C42A1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lon cancer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5B2CF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Popat&lt;/Author&gt;&lt;Year&gt;2005&lt;/Year&gt;&lt;RecNum&gt;32&lt;/RecNum&gt;&lt;DisplayText&gt;[36, 39]&lt;/DisplayText&gt;&lt;record&gt;&lt;rec-number&gt;32&lt;/rec-number&gt;&lt;foreign-keys&gt;&lt;key app="EN" db-id="p5waz0r5re9r0pexvrhv2ramd09d0pw5sw0d" timestamp="1547101958"&gt;32&lt;/key&gt;&lt;/foreign-keys&gt;&lt;ref-type name="Journal Article"&gt;17&lt;/ref-type&gt;&lt;contributors&gt;&lt;authors&gt;&lt;author&gt;Popat, S&lt;/author&gt;&lt;author&gt;Hubner, R&lt;/author&gt;&lt;author&gt;Houlston, RS&lt;/author&gt;&lt;/authors&gt;&lt;/contributors&gt;&lt;titles&gt;&lt;title&gt;Systematic review of microsatellite instability and colorectal cancer prognosis&lt;/title&gt;&lt;secondary-title&gt;Journal of clinical oncology&lt;/secondary-title&gt;&lt;/titles&gt;&lt;periodical&gt;&lt;full-title&gt;Journal of Clinical Oncology&lt;/full-title&gt;&lt;/periodical&gt;&lt;pages&gt;609-618&lt;/pages&gt;&lt;volume&gt;23&lt;/volume&gt;&lt;number&gt;3&lt;/number&gt;&lt;dates&gt;&lt;year&gt;2005&lt;/year&gt;&lt;/dates&gt;&lt;isbn&gt;0732-183X&lt;/isbn&gt;&lt;urls&gt;&lt;/urls&gt;&lt;/record&gt;&lt;/Cite&gt;&lt;Cite&gt;&lt;Author&gt;Takahashi&lt;/Author&gt;&lt;Year&gt;2016&lt;/Year&gt;&lt;RecNum&gt;29&lt;/RecNum&gt;&lt;record&gt;&lt;rec-number&gt;29&lt;/rec-number&gt;&lt;foreign-keys&gt;&lt;key app="EN" db-id="p5waz0r5re9r0pexvrhv2ramd09d0pw5sw0d" timestamp="1547101790"&gt;29&lt;/key&gt;&lt;/foreign-keys&gt;&lt;ref-type name="Journal Article"&gt;17&lt;/ref-type&gt;&lt;contributors&gt;&lt;authors&gt;&lt;author&gt;Takahashi, Yayoi&lt;/author&gt;&lt;author&gt;Sugai, Tamotsu&lt;/author&gt;&lt;author&gt;Habano, Wataru&lt;/author&gt;&lt;author&gt;Ishida, Kazuyuki&lt;/author&gt;&lt;author&gt;Eizuka, Makoto&lt;/author&gt;&lt;author&gt;Otsuka, Koki&lt;/author&gt;&lt;author&gt;Sasaki, Akira&lt;/author&gt;&lt;author&gt;Matsumoto, Takayuki&lt;/author&gt;&lt;author&gt;Morikawa, Takanori&lt;/author&gt;&lt;author&gt;Unno, Michiaki&lt;/author&gt;&lt;/authors&gt;&lt;/contributors&gt;&lt;titles&gt;&lt;title&gt;Molecular differences in the microsatellite stable phenotype between left‐sided and right‐sided colorectal cancer&lt;/title&gt;&lt;secondary-title&gt;International journal of cancer&lt;/secondary-title&gt;&lt;/titles&gt;&lt;periodical&gt;&lt;full-title&gt;International journal of cancer&lt;/full-title&gt;&lt;/periodical&gt;&lt;pages&gt;2493-2501&lt;/pages&gt;&lt;volume&gt;139&lt;/volume&gt;&lt;number&gt;11&lt;/number&gt;&lt;dates&gt;&lt;year&gt;2016&lt;/year&gt;&lt;/dates&gt;&lt;isbn&gt;0020-7136&lt;/isbn&gt;&lt;urls&gt;&lt;/urls&gt;&lt;/record&gt;&lt;/Cite&gt;&lt;/EndNote&gt;</w:instrTex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5B2CF5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36" w:tooltip="Takahashi, 2016 #29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6</w:t>
        </w:r>
      </w:hyperlink>
      <w:r w:rsidR="005B2CF5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 xml:space="preserve">, </w:t>
      </w:r>
      <w:hyperlink w:anchor="_ENREF_39" w:tooltip="Popat, 2005 #32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9</w:t>
        </w:r>
      </w:hyperlink>
      <w:r w:rsidR="005B2CF5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  <w:r w:rsidR="002313A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However,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Shin et al. 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C7025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Shin&lt;/Author&gt;&lt;Year&gt;2014&lt;/Year&gt;&lt;RecNum&gt;30&lt;/RecNum&gt;&lt;DisplayText&gt;[37]&lt;/DisplayText&gt;&lt;record&gt;&lt;rec-number&gt;30&lt;/rec-number&gt;&lt;foreign-keys&gt;&lt;key app="EN" db-id="p5waz0r5re9r0pexvrhv2ramd09d0pw5sw0d" timestamp="1547101862"&gt;30&lt;/key&gt;&lt;/foreign-keys&gt;&lt;ref-type name="Journal Article"&gt;17&lt;/ref-type&gt;&lt;contributors&gt;&lt;authors&gt;&lt;author&gt;Shin, Ui Sup&lt;/author&gt;&lt;author&gt;Cho, Sang Sik&lt;/author&gt;&lt;author&gt;Moon, Sun Mi&lt;/author&gt;&lt;author&gt;Park, Sun Hoo&lt;/author&gt;&lt;author&gt;Jee, Sun Hee&lt;/author&gt;&lt;author&gt;Jung, Eun-Joo&lt;/author&gt;&lt;author&gt;Hwang, Dae-Yong&lt;/author&gt;&lt;/authors&gt;&lt;/contributors&gt;&lt;titles&gt;&lt;title&gt;Is microsatellite instability really a good prognostic factor of colorectal cancer?&lt;/title&gt;&lt;secondary-title&gt;Annals of coloproctology&lt;/secondary-title&gt;&lt;/titles&gt;&lt;periodical&gt;&lt;full-title&gt;Annals of coloproctology&lt;/full-title&gt;&lt;/periodical&gt;&lt;pages&gt;28-34&lt;/pages&gt;&lt;volume&gt;30&lt;/volume&gt;&lt;number&gt;1&lt;/number&gt;&lt;dates&gt;&lt;year&gt;2014&lt;/year&gt;&lt;/dates&gt;&lt;isbn&gt;2287-9714&lt;/isbn&gt;&lt;urls&gt;&lt;/urls&gt;&lt;/record&gt;&lt;/Cite&gt;&lt;/EndNote&gt;</w:instrTex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C70255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37" w:tooltip="Shin, 2014 #30" w:history="1">
        <w:r w:rsidR="00C70255" w:rsidRPr="00D72482">
          <w:rPr>
            <w:rStyle w:val="A1"/>
            <w:rFonts w:ascii="Times New Roman" w:hAnsi="Times New Roman" w:cs="Times New Roman"/>
            <w:noProof/>
            <w:color w:val="auto"/>
            <w:sz w:val="20"/>
            <w:szCs w:val="20"/>
          </w:rPr>
          <w:t>37</w:t>
        </w:r>
      </w:hyperlink>
      <w:r w:rsidR="00C70255" w:rsidRPr="00D72482">
        <w:rPr>
          <w:rStyle w:val="A1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2313A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reported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at MSI is </w:t>
      </w:r>
      <w:r w:rsidR="002313A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not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n independent negative prognos</w:t>
      </w:r>
      <w:r w:rsidR="002313A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tic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factor in stage </w:t>
      </w:r>
      <w:r w:rsidR="00212A2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lon cancer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</w:t>
      </w:r>
    </w:p>
    <w:p w:rsidR="00986FD8" w:rsidRPr="00D72482" w:rsidRDefault="00E46283" w:rsidP="00AE0DB1">
      <w:pPr>
        <w:bidi w:val="0"/>
        <w:snapToGrid w:val="0"/>
        <w:spacing w:after="0" w:line="240" w:lineRule="auto"/>
        <w:ind w:firstLine="425"/>
        <w:jc w:val="both"/>
        <w:rPr>
          <w:rStyle w:val="A1"/>
          <w:rFonts w:ascii="Times New Roman" w:hAnsi="Times New Roman" w:cs="Times New Roman"/>
          <w:color w:val="auto"/>
          <w:sz w:val="20"/>
          <w:szCs w:val="20"/>
        </w:rPr>
      </w:pP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Our study has some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limitations.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t first, the number of eligible patients is small compared to the other studies which may affect the statistical significance of the different variables. Secondly,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C758E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ur study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was a retrospective analysis </w:t>
      </w:r>
      <w:r w:rsidR="00C758E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f database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arried out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t a single-</w:t>
      </w:r>
      <w:r w:rsidR="00C758E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enter</w:t>
      </w:r>
      <w:r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.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irdly, </w:t>
      </w:r>
      <w:r w:rsidR="000A20A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the analysis for MSI protein expression was not done at </w:t>
      </w:r>
      <w:r w:rsidR="00971A0C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our center due to high cost and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</w:t>
      </w:r>
      <w:r w:rsidR="000A20A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so,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we </w:t>
      </w:r>
      <w:r w:rsidR="004D70A5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uldn't investigate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 </w:t>
      </w:r>
      <w:r w:rsidR="00C758E9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association between MSI and survival in relation to tumor location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. Additional </w:t>
      </w:r>
      <w:r w:rsidR="006A7EA6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linical studies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re </w:t>
      </w:r>
      <w:r w:rsidR="00B53A3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required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o </w:t>
      </w:r>
      <w:r w:rsidR="000A20A4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pot more light on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the relationship between tumor </w:t>
      </w:r>
      <w:r w:rsidR="00B53A3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side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 and prognosis </w:t>
      </w:r>
      <w:r w:rsidR="00B53A3D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 xml:space="preserve">in </w:t>
      </w:r>
      <w:r w:rsidR="00986FD8" w:rsidRPr="00D72482">
        <w:rPr>
          <w:rStyle w:val="A1"/>
          <w:rFonts w:ascii="Times New Roman" w:hAnsi="Times New Roman" w:cs="Times New Roman"/>
          <w:color w:val="auto"/>
          <w:sz w:val="20"/>
          <w:szCs w:val="20"/>
        </w:rPr>
        <w:t>colon cancer.</w:t>
      </w:r>
    </w:p>
    <w:p w:rsidR="00BE6555" w:rsidRPr="00D72482" w:rsidRDefault="00BE6555" w:rsidP="00AE0DB1">
      <w:pPr>
        <w:bidi w:val="0"/>
        <w:snapToGrid w:val="0"/>
        <w:spacing w:after="0" w:line="240" w:lineRule="auto"/>
        <w:jc w:val="both"/>
        <w:rPr>
          <w:rStyle w:val="apple-style-span"/>
          <w:rFonts w:ascii="Times New Roman" w:hAnsi="Times New Roman" w:cs="Times New Roman"/>
          <w:b/>
          <w:bCs/>
          <w:sz w:val="20"/>
          <w:szCs w:val="20"/>
        </w:rPr>
      </w:pPr>
    </w:p>
    <w:p w:rsidR="00CF1D4F" w:rsidRPr="00D72482" w:rsidRDefault="00CF1D4F" w:rsidP="00AE0DB1">
      <w:pPr>
        <w:bidi w:val="0"/>
        <w:snapToGrid w:val="0"/>
        <w:spacing w:after="0" w:line="240" w:lineRule="auto"/>
        <w:jc w:val="both"/>
        <w:rPr>
          <w:rStyle w:val="apple-style-span"/>
          <w:rFonts w:ascii="Times New Roman" w:hAnsi="Times New Roman" w:cs="Times New Roman"/>
          <w:sz w:val="20"/>
          <w:szCs w:val="20"/>
        </w:rPr>
      </w:pPr>
      <w:r w:rsidRPr="00D72482">
        <w:rPr>
          <w:rStyle w:val="apple-style-span"/>
          <w:rFonts w:ascii="Times New Roman" w:hAnsi="Times New Roman" w:cs="Times New Roman"/>
          <w:b/>
          <w:bCs/>
          <w:sz w:val="20"/>
          <w:szCs w:val="20"/>
        </w:rPr>
        <w:t>Conflict of Interest</w:t>
      </w:r>
    </w:p>
    <w:p w:rsidR="00AE0DB1" w:rsidRDefault="00CF1D4F" w:rsidP="00AE0DB1">
      <w:pPr>
        <w:bidi w:val="0"/>
        <w:snapToGrid w:val="0"/>
        <w:spacing w:after="0" w:line="240" w:lineRule="auto"/>
        <w:ind w:firstLine="425"/>
        <w:jc w:val="both"/>
        <w:rPr>
          <w:rFonts w:ascii="Times New Roman" w:hAnsi="Times New Roman" w:cs="Times New Roman"/>
          <w:sz w:val="20"/>
          <w:szCs w:val="20"/>
        </w:rPr>
      </w:pPr>
      <w:r w:rsidRPr="00D72482">
        <w:rPr>
          <w:rFonts w:ascii="Times New Roman" w:hAnsi="Times New Roman" w:cs="Times New Roman"/>
          <w:sz w:val="20"/>
          <w:szCs w:val="20"/>
        </w:rPr>
        <w:t>The authors declare no conflict of interes</w:t>
      </w:r>
      <w:r w:rsidR="00AE0DB1" w:rsidRPr="00D72482">
        <w:rPr>
          <w:rFonts w:ascii="Times New Roman" w:hAnsi="Times New Roman" w:cs="Times New Roman"/>
          <w:sz w:val="20"/>
          <w:szCs w:val="20"/>
        </w:rPr>
        <w:t>t</w:t>
      </w:r>
      <w:r w:rsidR="00AE0DB1">
        <w:rPr>
          <w:rFonts w:ascii="Times New Roman" w:hAnsi="Times New Roman" w:cs="Times New Roman"/>
          <w:sz w:val="20"/>
          <w:szCs w:val="20"/>
        </w:rPr>
        <w:t>.</w:t>
      </w:r>
    </w:p>
    <w:p w:rsidR="00BE6555" w:rsidRPr="00D72482" w:rsidRDefault="00BE6555" w:rsidP="00AE0DB1">
      <w:pPr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:rsidR="006168EA" w:rsidRPr="00D72482" w:rsidRDefault="00CF1D4F" w:rsidP="00AE0DB1">
      <w:pPr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D72482">
        <w:rPr>
          <w:rFonts w:ascii="Times New Roman" w:hAnsi="Times New Roman" w:cs="Times New Roman"/>
          <w:b/>
          <w:bCs/>
          <w:sz w:val="20"/>
          <w:szCs w:val="20"/>
        </w:rPr>
        <w:t>References</w:t>
      </w:r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1" w:name="_ENREF_1"/>
      <w:r w:rsidRPr="00AE0DB1">
        <w:rPr>
          <w:rFonts w:ascii="Times New Roman" w:hAnsi="Times New Roman" w:cs="Times New Roman"/>
          <w:sz w:val="20"/>
          <w:szCs w:val="20"/>
        </w:rPr>
        <w:t>Ferla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cidenc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ortalit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orldwide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ources,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ethod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ajo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tern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GLOBOCA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2012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Internatio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ancer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5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36(5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359-E386.</w:t>
      </w:r>
      <w:bookmarkEnd w:id="1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2" w:name="_ENREF_2"/>
      <w:r w:rsidRPr="00AE0DB1">
        <w:rPr>
          <w:rFonts w:ascii="Times New Roman" w:hAnsi="Times New Roman" w:cs="Times New Roman"/>
          <w:sz w:val="20"/>
          <w:szCs w:val="20"/>
        </w:rPr>
        <w:t>Siegel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R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K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Miller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emal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atistics,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2018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.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J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l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68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7–30</w:t>
      </w:r>
      <w:r w:rsidRPr="00AE0DB1">
        <w:rPr>
          <w:rFonts w:ascii="Times New Roman" w:hAnsi="Times New Roman" w:cs="Times New Roman"/>
          <w:sz w:val="20"/>
          <w:szCs w:val="20"/>
        </w:rPr>
        <w:t>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8.</w:t>
      </w:r>
      <w:bookmarkEnd w:id="2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3" w:name="_ENREF_3"/>
      <w:r w:rsidRPr="00AE0DB1">
        <w:rPr>
          <w:rFonts w:ascii="Times New Roman" w:hAnsi="Times New Roman" w:cs="Times New Roman"/>
          <w:sz w:val="20"/>
          <w:szCs w:val="20"/>
        </w:rPr>
        <w:t>Tejpar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edictiv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levanc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imar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umo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ocat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ient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A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ld-typ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etasta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trospectiv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alys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RYS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IRE-3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rial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AMA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7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3(2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94-201.</w:t>
      </w:r>
      <w:bookmarkEnd w:id="3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4" w:name="_ENREF_4"/>
      <w:r w:rsidRPr="00AE0DB1">
        <w:rPr>
          <w:rFonts w:ascii="Times New Roman" w:hAnsi="Times New Roman" w:cs="Times New Roman"/>
          <w:sz w:val="20"/>
          <w:szCs w:val="20"/>
        </w:rPr>
        <w:lastRenderedPageBreak/>
        <w:t>Guinne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nsensu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olecula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btyp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Nature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medicine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5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1(11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350.</w:t>
      </w:r>
      <w:bookmarkEnd w:id="4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5" w:name="_ENREF_5"/>
      <w:r w:rsidRPr="00AE0DB1">
        <w:rPr>
          <w:rFonts w:ascii="Times New Roman" w:hAnsi="Times New Roman" w:cs="Times New Roman"/>
          <w:sz w:val="20"/>
          <w:szCs w:val="20"/>
        </w:rPr>
        <w:t>L</w:t>
      </w:r>
      <w:r w:rsidR="00AE0DB1" w:rsidRPr="00AE0DB1">
        <w:rPr>
          <w:rFonts w:ascii="Times New Roman" w:hAnsi="Times New Roman" w:cs="Times New Roman"/>
          <w:sz w:val="20"/>
          <w:szCs w:val="20"/>
        </w:rPr>
        <w:t>a</w:t>
      </w:r>
      <w:r w:rsid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AE0DB1" w:rsidRPr="00AE0DB1">
        <w:rPr>
          <w:rFonts w:ascii="Times New Roman" w:hAnsi="Times New Roman" w:cs="Times New Roman"/>
          <w:sz w:val="20"/>
          <w:szCs w:val="20"/>
        </w:rPr>
        <w:t>P</w:t>
      </w:r>
      <w:r w:rsidRPr="00AE0DB1">
        <w:rPr>
          <w:rFonts w:ascii="Times New Roman" w:hAnsi="Times New Roman" w:cs="Times New Roman"/>
          <w:sz w:val="20"/>
          <w:szCs w:val="20"/>
        </w:rPr>
        <w:t>ointe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L.C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ap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fferenti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ranscrip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express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norm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huma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arg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testine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hysiologic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genomics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08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33(1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50-64.</w:t>
      </w:r>
      <w:bookmarkEnd w:id="5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6" w:name="_ENREF_6"/>
      <w:r w:rsidRPr="00AE0DB1">
        <w:rPr>
          <w:rFonts w:ascii="Times New Roman" w:hAnsi="Times New Roman" w:cs="Times New Roman"/>
          <w:sz w:val="20"/>
          <w:szCs w:val="20"/>
        </w:rPr>
        <w:t>Missiaglia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s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xim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ff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erm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olecular,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hological,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linic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eature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nnals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4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5(10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995-2001.</w:t>
      </w:r>
      <w:bookmarkEnd w:id="6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7" w:name="_ENREF_7"/>
      <w:r w:rsidRPr="00AE0DB1">
        <w:rPr>
          <w:rFonts w:ascii="Times New Roman" w:hAnsi="Times New Roman" w:cs="Times New Roman"/>
          <w:sz w:val="20"/>
          <w:szCs w:val="20"/>
        </w:rPr>
        <w:t>Dienstmann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R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btyping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nsortium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(CRCSC)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dentificat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nsensu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olecula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btypes</w:t>
      </w:r>
      <w:r w:rsidRPr="00AE0DB1">
        <w:rPr>
          <w:rFonts w:ascii="Times New Roman" w:hAnsi="Times New Roman" w:cs="Times New Roman"/>
          <w:sz w:val="20"/>
          <w:szCs w:val="20"/>
        </w:rPr>
        <w:t>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4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merican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ociety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linic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.</w:t>
      </w:r>
      <w:bookmarkEnd w:id="7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8" w:name="_ENREF_8"/>
      <w:r w:rsidRPr="00AE0DB1">
        <w:rPr>
          <w:rFonts w:ascii="Times New Roman" w:hAnsi="Times New Roman" w:cs="Times New Roman"/>
          <w:sz w:val="20"/>
          <w:szCs w:val="20"/>
        </w:rPr>
        <w:t>Christodoulidis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G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linicopathologic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fferenc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betwee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-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umor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mpac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up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rvival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Techniques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oloproct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0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4(1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45-47.</w:t>
      </w:r>
      <w:bookmarkEnd w:id="8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9" w:name="_ENREF_9"/>
      <w:r w:rsidRPr="00AE0DB1">
        <w:rPr>
          <w:rFonts w:ascii="Times New Roman" w:hAnsi="Times New Roman" w:cs="Times New Roman"/>
          <w:sz w:val="20"/>
          <w:szCs w:val="20"/>
        </w:rPr>
        <w:t>Komuro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K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-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spla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stinc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express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fil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atomic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ratificat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llow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hig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ccurac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edict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ymp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nod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etastasi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urgic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Research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05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24(2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16-224.</w:t>
      </w:r>
      <w:bookmarkEnd w:id="9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10" w:name="_ENREF_10"/>
      <w:r w:rsidRPr="00AE0DB1">
        <w:rPr>
          <w:rFonts w:ascii="Times New Roman" w:hAnsi="Times New Roman" w:cs="Times New Roman"/>
          <w:sz w:val="20"/>
          <w:szCs w:val="20"/>
        </w:rPr>
        <w:t>Masoomi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H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utcom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vs.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ectom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o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Gastrointesti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urger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1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5(11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23.</w:t>
      </w:r>
      <w:bookmarkEnd w:id="10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11" w:name="_ENREF_11"/>
      <w:r w:rsidRPr="00AE0DB1">
        <w:rPr>
          <w:rFonts w:ascii="Times New Roman" w:hAnsi="Times New Roman" w:cs="Times New Roman"/>
          <w:sz w:val="20"/>
          <w:szCs w:val="20"/>
        </w:rPr>
        <w:t>Meguid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R.A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r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fferenc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rviv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betwee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-versu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s?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nnals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urgic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08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5(9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388.</w:t>
      </w:r>
      <w:bookmarkEnd w:id="11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12" w:name="_ENREF_12"/>
      <w:r w:rsidRPr="00AE0DB1">
        <w:rPr>
          <w:rFonts w:ascii="Times New Roman" w:hAnsi="Times New Roman" w:cs="Times New Roman"/>
          <w:sz w:val="20"/>
          <w:szCs w:val="20"/>
        </w:rPr>
        <w:t>Suttie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utcom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‐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‐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ollowing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rgic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section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Disease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1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3(8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884-889.</w:t>
      </w:r>
      <w:bookmarkEnd w:id="12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13" w:name="_ENREF_13"/>
      <w:r w:rsidRPr="00AE0DB1">
        <w:rPr>
          <w:rFonts w:ascii="Times New Roman" w:hAnsi="Times New Roman" w:cs="Times New Roman"/>
          <w:sz w:val="20"/>
          <w:szCs w:val="20"/>
        </w:rPr>
        <w:t>Weiss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.M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ortalit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b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ag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o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-versu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alysi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rveillance,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epidemiology,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e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sults–Medicar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ata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linic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1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9(33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4401.</w:t>
      </w:r>
      <w:bookmarkEnd w:id="13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14" w:name="_ENREF_14"/>
      <w:r w:rsidRPr="00AE0DB1">
        <w:rPr>
          <w:rFonts w:ascii="Times New Roman" w:hAnsi="Times New Roman" w:cs="Times New Roman"/>
          <w:sz w:val="20"/>
          <w:szCs w:val="20"/>
        </w:rPr>
        <w:t>Kwaan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M.R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r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ectom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utcom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fferen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rom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ectom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utcomes?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ud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ient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C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NSQIP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atabase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AMA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urger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3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48(6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504-510.</w:t>
      </w:r>
      <w:bookmarkEnd w:id="14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15" w:name="_ENREF_15"/>
      <w:r w:rsidRPr="00AE0DB1">
        <w:rPr>
          <w:rFonts w:ascii="Times New Roman" w:hAnsi="Times New Roman" w:cs="Times New Roman"/>
          <w:sz w:val="20"/>
          <w:szCs w:val="20"/>
        </w:rPr>
        <w:t>Warschkow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R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Bett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rviv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versu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ag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-III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ient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BMC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ancer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6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6(1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554.</w:t>
      </w:r>
      <w:bookmarkEnd w:id="15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16" w:name="_ENREF_16"/>
      <w:r w:rsidRPr="00AE0DB1">
        <w:rPr>
          <w:rFonts w:ascii="Times New Roman" w:hAnsi="Times New Roman" w:cs="Times New Roman"/>
          <w:sz w:val="20"/>
          <w:szCs w:val="20"/>
        </w:rPr>
        <w:t>Arnold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D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edictiv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valu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imar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umou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id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ient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A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ld-typ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etasta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reat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hemotherap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EGF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rect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tibodi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ix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andomiz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rial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nnals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7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8(8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713-1729.</w:t>
      </w:r>
      <w:bookmarkEnd w:id="16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17" w:name="_ENREF_17"/>
      <w:r w:rsidRPr="00AE0DB1">
        <w:rPr>
          <w:rFonts w:ascii="Times New Roman" w:hAnsi="Times New Roman" w:cs="Times New Roman"/>
          <w:sz w:val="20"/>
          <w:szCs w:val="20"/>
        </w:rPr>
        <w:lastRenderedPageBreak/>
        <w:t>Benedix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F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rcinoma–Classificat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to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ccording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o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bsite?–Analysi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29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568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ient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uropean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urgic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(EJSO)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1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37(2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34-139.</w:t>
      </w:r>
      <w:bookmarkEnd w:id="17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18" w:name="_ENREF_18"/>
      <w:r w:rsidRPr="00AE0DB1">
        <w:rPr>
          <w:rFonts w:ascii="Times New Roman" w:hAnsi="Times New Roman" w:cs="Times New Roman"/>
          <w:sz w:val="20"/>
          <w:szCs w:val="20"/>
        </w:rPr>
        <w:t>Yahagi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M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ors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i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mpar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s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ystema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view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eta-analysi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Gastrointesti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urger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6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(3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648-655.</w:t>
      </w:r>
      <w:bookmarkEnd w:id="18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19" w:name="_ENREF_19"/>
      <w:r w:rsidRPr="00AE0DB1">
        <w:rPr>
          <w:rFonts w:ascii="Times New Roman" w:hAnsi="Times New Roman" w:cs="Times New Roman"/>
          <w:sz w:val="20"/>
          <w:szCs w:val="20"/>
        </w:rPr>
        <w:t>Garcia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B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rend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ymp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nod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excis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mpac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ositiv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ymp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nod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atio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ient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ectom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o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imar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denocarcinoma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opulat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bas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ud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1988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o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2011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urgic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6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5(3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58-163.</w:t>
      </w:r>
      <w:bookmarkEnd w:id="19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20" w:name="_ENREF_20"/>
      <w:r w:rsidRPr="00AE0DB1">
        <w:rPr>
          <w:rFonts w:ascii="Times New Roman" w:hAnsi="Times New Roman" w:cs="Times New Roman"/>
          <w:sz w:val="20"/>
          <w:szCs w:val="20"/>
        </w:rPr>
        <w:t>Edge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.B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.C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ompton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merica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Join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mmitte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7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edit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JC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aging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anu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utur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NM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nnals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urgic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0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7(6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471-1474.</w:t>
      </w:r>
      <w:bookmarkEnd w:id="20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21" w:name="_ENREF_21"/>
      <w:r w:rsidRPr="00AE0DB1">
        <w:rPr>
          <w:rFonts w:ascii="Times New Roman" w:hAnsi="Times New Roman" w:cs="Times New Roman"/>
          <w:sz w:val="20"/>
          <w:szCs w:val="20"/>
        </w:rPr>
        <w:t>Petrelli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F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rviv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ssociat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v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ystema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view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eta-analysi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AMA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7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3(2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11-219.</w:t>
      </w:r>
      <w:bookmarkEnd w:id="21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22" w:name="_ENREF_22"/>
      <w:r w:rsidRPr="00AE0DB1">
        <w:rPr>
          <w:rFonts w:ascii="Times New Roman" w:hAnsi="Times New Roman" w:cs="Times New Roman"/>
          <w:sz w:val="20"/>
          <w:szCs w:val="20"/>
        </w:rPr>
        <w:t>Hu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W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ulti-omic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pproac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veal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stinc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fferenc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Molecular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Research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8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6(3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476-485.</w:t>
      </w:r>
      <w:bookmarkEnd w:id="22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23" w:name="_ENREF_23"/>
      <w:r w:rsidRPr="00AE0DB1">
        <w:rPr>
          <w:rFonts w:ascii="Times New Roman" w:hAnsi="Times New Roman" w:cs="Times New Roman"/>
          <w:sz w:val="20"/>
          <w:szCs w:val="20"/>
        </w:rPr>
        <w:t>Wang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Y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spariti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rviv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o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vs.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young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ients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ud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bas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rveillance,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Epidemiology,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E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sult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atabas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(1990–2014)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managemen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research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8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0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735.</w:t>
      </w:r>
      <w:bookmarkEnd w:id="23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24" w:name="_ENREF_24"/>
      <w:r w:rsidRPr="00AE0DB1">
        <w:rPr>
          <w:rFonts w:ascii="Times New Roman" w:hAnsi="Times New Roman" w:cs="Times New Roman"/>
          <w:sz w:val="20"/>
          <w:szCs w:val="20"/>
        </w:rPr>
        <w:t>Zhong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M.-E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mparis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linicopatholog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eatur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rviv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betwee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ient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ag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II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Translatio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Research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7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6(1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54-260.</w:t>
      </w:r>
      <w:bookmarkEnd w:id="24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25" w:name="_ENREF_25"/>
      <w:r w:rsidRPr="00AE0DB1">
        <w:rPr>
          <w:rFonts w:ascii="Times New Roman" w:hAnsi="Times New Roman" w:cs="Times New Roman"/>
          <w:sz w:val="20"/>
          <w:szCs w:val="20"/>
        </w:rPr>
        <w:t>Ishihara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mpac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imar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umo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ocat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ostoperativ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currenc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bsequen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i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nonmetasta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s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ulticent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trospectiv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ud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using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pensit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cor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alysi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nnals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urger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8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67(5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917-921.</w:t>
      </w:r>
      <w:bookmarkEnd w:id="25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26" w:name="_ENREF_26"/>
      <w:r w:rsidRPr="00AE0DB1">
        <w:rPr>
          <w:rFonts w:ascii="Times New Roman" w:hAnsi="Times New Roman" w:cs="Times New Roman"/>
          <w:sz w:val="20"/>
          <w:szCs w:val="20"/>
        </w:rPr>
        <w:t>Loupakis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F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imar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umo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ocat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acto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etasta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NCI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Natio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Institute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5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07(3).</w:t>
      </w:r>
      <w:bookmarkEnd w:id="26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27" w:name="_ENREF_27"/>
      <w:r w:rsidRPr="00AE0DB1">
        <w:rPr>
          <w:rFonts w:ascii="Times New Roman" w:hAnsi="Times New Roman" w:cs="Times New Roman"/>
          <w:sz w:val="20"/>
          <w:szCs w:val="20"/>
        </w:rPr>
        <w:t>Taieb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ssociat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valu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imar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umo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ocat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ag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II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A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BRA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utation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atu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lastRenderedPageBreak/>
        <w:t>JAMA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8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4(7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173695-e173695.</w:t>
      </w:r>
      <w:bookmarkEnd w:id="27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28" w:name="_ENREF_28"/>
      <w:r w:rsidRPr="00AE0DB1">
        <w:rPr>
          <w:rFonts w:ascii="Times New Roman" w:hAnsi="Times New Roman" w:cs="Times New Roman"/>
          <w:sz w:val="20"/>
          <w:szCs w:val="20"/>
        </w:rPr>
        <w:t>Huang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.-W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fferen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linicopatholog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eatur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avorabl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utcom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ient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ag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II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World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urgic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5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3(1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57.</w:t>
      </w:r>
      <w:bookmarkEnd w:id="28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29" w:name="_ENREF_29"/>
      <w:r w:rsidRPr="00AE0DB1">
        <w:rPr>
          <w:rFonts w:ascii="Times New Roman" w:hAnsi="Times New Roman" w:cs="Times New Roman"/>
          <w:sz w:val="20"/>
          <w:szCs w:val="20"/>
        </w:rPr>
        <w:t>Amri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R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valu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ymp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nod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atio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dependen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secti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ngth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merican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urger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6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12(2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51-257.</w:t>
      </w:r>
      <w:bookmarkEnd w:id="29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30" w:name="_ENREF_30"/>
      <w:r w:rsidRPr="00AE0DB1">
        <w:rPr>
          <w:rFonts w:ascii="Times New Roman" w:hAnsi="Times New Roman" w:cs="Times New Roman"/>
          <w:sz w:val="20"/>
          <w:szCs w:val="20"/>
        </w:rPr>
        <w:t>Benedix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F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mparis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17,641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ient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-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-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fferenc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epidemiology,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erioperativ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urse,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histology,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rvival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Diseases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&amp; </w:t>
      </w:r>
      <w:r w:rsidRPr="00AE0DB1">
        <w:rPr>
          <w:rFonts w:ascii="Times New Roman" w:hAnsi="Times New Roman" w:cs="Times New Roman"/>
          <w:sz w:val="20"/>
          <w:szCs w:val="20"/>
        </w:rPr>
        <w:t>Rectum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0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53(1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57-64.</w:t>
      </w:r>
      <w:bookmarkEnd w:id="30"/>
      <w:r w:rsidR="00AE0DB1">
        <w:rPr>
          <w:rFonts w:ascii="Times New Roman" w:hAnsi="Times New Roman" w:cs="Times New Roman" w:hint="eastAsia"/>
          <w:sz w:val="20"/>
          <w:szCs w:val="20"/>
          <w:lang w:eastAsia="zh-CN"/>
        </w:rPr>
        <w:t xml:space="preserve"> </w:t>
      </w:r>
    </w:p>
    <w:p w:rsidR="00C70255" w:rsidRPr="00AE0DB1" w:rsidRDefault="00AE0DB1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31" w:name="_ENREF_31"/>
      <w:r>
        <w:rPr>
          <w:rFonts w:ascii="Times New Roman" w:hAnsi="Times New Roman" w:cs="Times New Roman" w:hint="eastAsia"/>
          <w:sz w:val="20"/>
          <w:szCs w:val="20"/>
          <w:lang w:eastAsia="zh-CN"/>
        </w:rPr>
        <w:t>V</w:t>
      </w:r>
      <w:r w:rsidR="00C70255" w:rsidRPr="00AE0DB1">
        <w:rPr>
          <w:rFonts w:ascii="Times New Roman" w:hAnsi="Times New Roman" w:cs="Times New Roman"/>
          <w:sz w:val="20"/>
          <w:szCs w:val="20"/>
        </w:rPr>
        <w:t>an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der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Post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G.C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Hansson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i/>
          <w:sz w:val="20"/>
          <w:szCs w:val="20"/>
        </w:rPr>
        <w:t>Membran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i/>
          <w:sz w:val="20"/>
          <w:szCs w:val="20"/>
        </w:rPr>
        <w:t>prote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i/>
          <w:sz w:val="20"/>
          <w:szCs w:val="20"/>
        </w:rPr>
        <w:t>profiling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i/>
          <w:sz w:val="20"/>
          <w:szCs w:val="20"/>
        </w:rPr>
        <w:t>huma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i/>
          <w:sz w:val="20"/>
          <w:szCs w:val="20"/>
        </w:rPr>
        <w:t>reveal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i/>
          <w:sz w:val="20"/>
          <w:szCs w:val="20"/>
        </w:rPr>
        <w:t>distinc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i/>
          <w:sz w:val="20"/>
          <w:szCs w:val="20"/>
        </w:rPr>
        <w:t>region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i/>
          <w:sz w:val="20"/>
          <w:szCs w:val="20"/>
        </w:rPr>
        <w:t>difference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Molecular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&amp; </w:t>
      </w:r>
      <w:r w:rsidR="00C70255" w:rsidRPr="00AE0DB1">
        <w:rPr>
          <w:rFonts w:ascii="Times New Roman" w:hAnsi="Times New Roman" w:cs="Times New Roman"/>
          <w:sz w:val="20"/>
          <w:szCs w:val="20"/>
        </w:rPr>
        <w:t>Cellular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Proteomics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2014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mc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M114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="00C70255" w:rsidRPr="00AE0DB1">
        <w:rPr>
          <w:rFonts w:ascii="Times New Roman" w:hAnsi="Times New Roman" w:cs="Times New Roman"/>
          <w:sz w:val="20"/>
          <w:szCs w:val="20"/>
        </w:rPr>
        <w:t>040204.</w:t>
      </w:r>
      <w:bookmarkEnd w:id="31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32" w:name="_ENREF_32"/>
      <w:r w:rsidRPr="00AE0DB1">
        <w:rPr>
          <w:rFonts w:ascii="Times New Roman" w:hAnsi="Times New Roman" w:cs="Times New Roman"/>
          <w:sz w:val="20"/>
          <w:szCs w:val="20"/>
        </w:rPr>
        <w:t>Hugen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N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etasta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ter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rongl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fluenc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b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histologic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ubtype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nnals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4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5(3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651-657.</w:t>
      </w:r>
      <w:bookmarkEnd w:id="32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33" w:name="_ENREF_33"/>
      <w:r w:rsidRPr="00AE0DB1">
        <w:rPr>
          <w:rFonts w:ascii="Times New Roman" w:hAnsi="Times New Roman" w:cs="Times New Roman"/>
          <w:sz w:val="20"/>
          <w:szCs w:val="20"/>
        </w:rPr>
        <w:t>Park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.S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mparis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betwee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ucinou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nonmucinou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denocarcinom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Medicine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5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94(15).</w:t>
      </w:r>
      <w:bookmarkEnd w:id="33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34" w:name="_ENREF_34"/>
      <w:r w:rsidRPr="00AE0DB1">
        <w:rPr>
          <w:rFonts w:ascii="Times New Roman" w:hAnsi="Times New Roman" w:cs="Times New Roman"/>
          <w:sz w:val="20"/>
          <w:szCs w:val="20"/>
        </w:rPr>
        <w:t>Nitsche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U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i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ucinou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ignet-ring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el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opulation-bas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hort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research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linic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6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42(11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357-2366.</w:t>
      </w:r>
      <w:bookmarkEnd w:id="34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35" w:name="_ENREF_35"/>
      <w:r w:rsidRPr="00AE0DB1">
        <w:rPr>
          <w:rFonts w:ascii="Times New Roman" w:hAnsi="Times New Roman" w:cs="Times New Roman"/>
          <w:sz w:val="20"/>
          <w:szCs w:val="20"/>
        </w:rPr>
        <w:t>Zhang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M.-R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ol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ymp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nod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atio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nod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ositiv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: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eta-analysi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target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6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7(45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72898.</w:t>
      </w:r>
      <w:bookmarkEnd w:id="35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36" w:name="_ENREF_36"/>
      <w:r w:rsidRPr="00AE0DB1">
        <w:rPr>
          <w:rFonts w:ascii="Times New Roman" w:hAnsi="Times New Roman" w:cs="Times New Roman"/>
          <w:sz w:val="20"/>
          <w:szCs w:val="20"/>
        </w:rPr>
        <w:t>Takahashi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Y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olecula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ifference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h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icrosatellit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abl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henotyp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betwee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left‐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ight‐sid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Internatio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ancer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6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139(11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493-2501.</w:t>
      </w:r>
      <w:bookmarkEnd w:id="36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37" w:name="_ENREF_37"/>
      <w:r w:rsidRPr="00AE0DB1">
        <w:rPr>
          <w:rFonts w:ascii="Times New Roman" w:hAnsi="Times New Roman" w:cs="Times New Roman"/>
          <w:sz w:val="20"/>
          <w:szCs w:val="20"/>
        </w:rPr>
        <w:t>Shin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U.S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icrosatellit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stabilit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all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goo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acto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?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nnals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oloproct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4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30(1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8-34.</w:t>
      </w:r>
      <w:bookmarkEnd w:id="37"/>
    </w:p>
    <w:p w:rsidR="00C70255" w:rsidRPr="00AE0DB1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38" w:name="_ENREF_38"/>
      <w:r w:rsidRPr="00AE0DB1">
        <w:rPr>
          <w:rFonts w:ascii="Times New Roman" w:hAnsi="Times New Roman" w:cs="Times New Roman"/>
          <w:sz w:val="20"/>
          <w:szCs w:val="20"/>
        </w:rPr>
        <w:t>Sinicrope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F.A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et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l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mpac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eficien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DN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ismatc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pai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atients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with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tag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II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n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rom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andomiz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tri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FOLFOX-base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djuvant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hemotherapy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linic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13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31(29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3664.</w:t>
      </w:r>
      <w:bookmarkEnd w:id="38"/>
    </w:p>
    <w:p w:rsidR="00C70255" w:rsidRPr="00D72482" w:rsidRDefault="00C70255" w:rsidP="00AE0DB1">
      <w:pPr>
        <w:pStyle w:val="EndNoteBibliography"/>
        <w:numPr>
          <w:ilvl w:val="0"/>
          <w:numId w:val="2"/>
        </w:numPr>
        <w:bidi w:val="0"/>
        <w:snapToGrid w:val="0"/>
        <w:spacing w:after="0"/>
        <w:ind w:left="425" w:hanging="425"/>
        <w:rPr>
          <w:rFonts w:ascii="Times New Roman" w:hAnsi="Times New Roman" w:cs="Times New Roman"/>
          <w:sz w:val="20"/>
          <w:szCs w:val="20"/>
        </w:rPr>
      </w:pPr>
      <w:bookmarkStart w:id="39" w:name="_ENREF_39"/>
      <w:r w:rsidRPr="00AE0DB1">
        <w:rPr>
          <w:rFonts w:ascii="Times New Roman" w:hAnsi="Times New Roman" w:cs="Times New Roman"/>
          <w:sz w:val="20"/>
          <w:szCs w:val="20"/>
        </w:rPr>
        <w:t>Popat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S.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R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Hubner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R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Houlston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Systematic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review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microsatellite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instability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and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olorectal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cancer</w:t>
      </w:r>
      <w:r w:rsidR="00D72482" w:rsidRPr="00AE0DB1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i/>
          <w:sz w:val="20"/>
          <w:szCs w:val="20"/>
        </w:rPr>
        <w:t>prognosis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Journ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f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clinical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oncology,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005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23(3):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p.</w:t>
      </w:r>
      <w:r w:rsidR="00D72482" w:rsidRPr="00AE0DB1">
        <w:rPr>
          <w:rFonts w:ascii="Times New Roman" w:hAnsi="Times New Roman" w:cs="Times New Roman"/>
          <w:sz w:val="20"/>
          <w:szCs w:val="20"/>
        </w:rPr>
        <w:t xml:space="preserve"> </w:t>
      </w:r>
      <w:r w:rsidRPr="00AE0DB1">
        <w:rPr>
          <w:rFonts w:ascii="Times New Roman" w:hAnsi="Times New Roman" w:cs="Times New Roman"/>
          <w:sz w:val="20"/>
          <w:szCs w:val="20"/>
        </w:rPr>
        <w:t>60</w:t>
      </w:r>
      <w:r w:rsidRPr="00D72482">
        <w:rPr>
          <w:rFonts w:ascii="Times New Roman" w:hAnsi="Times New Roman" w:cs="Times New Roman"/>
          <w:sz w:val="20"/>
          <w:szCs w:val="20"/>
        </w:rPr>
        <w:t>9-618.</w:t>
      </w:r>
      <w:bookmarkEnd w:id="39"/>
    </w:p>
    <w:p w:rsidR="00AE0DB1" w:rsidRDefault="00AE0DB1" w:rsidP="00AE0DB1">
      <w:pPr>
        <w:bidi w:val="0"/>
        <w:snapToGrid w:val="0"/>
        <w:spacing w:after="0" w:line="240" w:lineRule="auto"/>
        <w:ind w:left="425" w:hanging="425"/>
        <w:jc w:val="both"/>
        <w:rPr>
          <w:rFonts w:ascii="Times New Roman" w:hAnsi="Times New Roman" w:cs="Times New Roman"/>
          <w:b/>
          <w:bCs/>
          <w:sz w:val="20"/>
          <w:szCs w:val="20"/>
        </w:rPr>
        <w:sectPr w:rsidR="00AE0DB1" w:rsidSect="00AE0DB1">
          <w:type w:val="continuous"/>
          <w:pgSz w:w="12242" w:h="15842" w:code="1"/>
          <w:pgMar w:top="1440" w:right="1440" w:bottom="1440" w:left="1440" w:header="720" w:footer="720" w:gutter="0"/>
          <w:cols w:num="2" w:space="550"/>
          <w:docGrid w:linePitch="360"/>
        </w:sectPr>
      </w:pPr>
    </w:p>
    <w:p w:rsidR="00D72482" w:rsidRPr="00D72482" w:rsidRDefault="00AE0DB1" w:rsidP="00AE0DB1">
      <w:pPr>
        <w:bidi w:val="0"/>
        <w:snapToGrid w:val="0"/>
        <w:spacing w:after="0" w:line="240" w:lineRule="auto"/>
        <w:ind w:left="425" w:hanging="425"/>
        <w:jc w:val="both"/>
        <w:rPr>
          <w:rFonts w:ascii="Times New Roman" w:hAnsi="Times New Roman" w:cs="Times New Roman"/>
          <w:b/>
          <w:bCs/>
          <w:sz w:val="20"/>
          <w:szCs w:val="20"/>
          <w:lang w:eastAsia="zh-CN"/>
        </w:rPr>
      </w:pPr>
      <w:r>
        <w:rPr>
          <w:rFonts w:ascii="Times New Roman" w:hAnsi="Times New Roman" w:cs="Times New Roman" w:hint="eastAsia"/>
          <w:b/>
          <w:bCs/>
          <w:sz w:val="20"/>
          <w:szCs w:val="20"/>
          <w:lang w:eastAsia="zh-CN"/>
        </w:rPr>
        <w:lastRenderedPageBreak/>
        <w:t xml:space="preserve"> </w:t>
      </w:r>
    </w:p>
    <w:p w:rsidR="00D72482" w:rsidRPr="00D72482" w:rsidRDefault="00D72482" w:rsidP="00AE0DB1">
      <w:pPr>
        <w:bidi w:val="0"/>
        <w:snapToGrid w:val="0"/>
        <w:spacing w:after="0" w:line="240" w:lineRule="auto"/>
        <w:jc w:val="both"/>
        <w:rPr>
          <w:rFonts w:ascii="Times New Roman" w:hAnsi="Times New Roman" w:cs="Times New Roman"/>
          <w:bCs/>
          <w:sz w:val="20"/>
          <w:szCs w:val="20"/>
          <w:lang w:eastAsia="zh-CN"/>
        </w:rPr>
      </w:pPr>
      <w:r w:rsidRPr="00D72482">
        <w:rPr>
          <w:rFonts w:ascii="Times New Roman" w:hAnsi="Times New Roman" w:cs="Times New Roman" w:hint="eastAsia"/>
          <w:bCs/>
          <w:sz w:val="20"/>
          <w:szCs w:val="20"/>
          <w:lang w:eastAsia="zh-CN"/>
        </w:rPr>
        <w:t>1</w:t>
      </w:r>
      <w:r w:rsidRPr="00D72482">
        <w:rPr>
          <w:rFonts w:ascii="Times New Roman" w:hAnsi="Times New Roman" w:cs="Times New Roman"/>
          <w:bCs/>
          <w:sz w:val="20"/>
          <w:szCs w:val="20"/>
        </w:rPr>
        <w:t>2/</w:t>
      </w:r>
      <w:r w:rsidRPr="00D72482">
        <w:rPr>
          <w:rFonts w:ascii="Times New Roman" w:hAnsi="Times New Roman" w:cs="Times New Roman" w:hint="eastAsia"/>
          <w:bCs/>
          <w:sz w:val="20"/>
          <w:szCs w:val="20"/>
          <w:lang w:eastAsia="zh-CN"/>
        </w:rPr>
        <w:t>25</w:t>
      </w:r>
      <w:r w:rsidRPr="00D72482">
        <w:rPr>
          <w:rFonts w:ascii="Times New Roman" w:hAnsi="Times New Roman" w:cs="Times New Roman"/>
          <w:bCs/>
          <w:sz w:val="20"/>
          <w:szCs w:val="20"/>
        </w:rPr>
        <w:t>/201</w:t>
      </w:r>
      <w:r w:rsidRPr="00D72482">
        <w:rPr>
          <w:rFonts w:ascii="Times New Roman" w:hAnsi="Times New Roman" w:cs="Times New Roman" w:hint="eastAsia"/>
          <w:bCs/>
          <w:sz w:val="20"/>
          <w:szCs w:val="20"/>
          <w:lang w:eastAsia="zh-CN"/>
        </w:rPr>
        <w:t>8</w:t>
      </w:r>
    </w:p>
    <w:sectPr w:rsidR="00D72482" w:rsidRPr="00D72482" w:rsidSect="00D72482">
      <w:type w:val="continuous"/>
      <w:pgSz w:w="12242" w:h="15842" w:code="1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B2A765B" w15:done="0"/>
  <w15:commentEx w15:paraId="4B546816" w15:done="0"/>
  <w15:commentEx w15:paraId="0029F148" w15:done="0"/>
  <w15:commentEx w15:paraId="641A101A" w15:done="0"/>
  <w15:commentEx w15:paraId="56E89115" w15:done="0"/>
  <w15:commentEx w15:paraId="3312C07A" w15:done="0"/>
  <w15:commentEx w15:paraId="716EC6BC" w15:done="0"/>
  <w15:commentEx w15:paraId="41CAFFE6" w15:done="0"/>
  <w15:commentEx w15:paraId="23C80016" w15:done="0"/>
  <w15:commentEx w15:paraId="4AB80430" w15:done="0"/>
  <w15:commentEx w15:paraId="6DC3C934" w15:done="0"/>
  <w15:commentEx w15:paraId="34EA27FD" w15:done="0"/>
  <w15:commentEx w15:paraId="09162E97" w15:done="0"/>
  <w15:commentEx w15:paraId="3306089C" w15:done="0"/>
  <w15:commentEx w15:paraId="09851387" w15:done="0"/>
  <w15:commentEx w15:paraId="514AE720" w15:done="0"/>
  <w15:commentEx w15:paraId="4191A299" w15:done="0"/>
  <w15:commentEx w15:paraId="0B17979C" w15:done="0"/>
  <w15:commentEx w15:paraId="231FEEDA" w15:done="0"/>
  <w15:commentEx w15:paraId="1B1AD6FF" w15:done="0"/>
  <w15:commentEx w15:paraId="6FB6B825" w15:done="0"/>
  <w15:commentEx w15:paraId="4FC35688" w15:done="0"/>
  <w15:commentEx w15:paraId="13DB7940" w15:done="0"/>
  <w15:commentEx w15:paraId="65C7378E" w15:done="0"/>
  <w15:commentEx w15:paraId="26AB4257" w15:done="0"/>
  <w15:commentEx w15:paraId="131CD1D5" w15:done="0"/>
  <w15:commentEx w15:paraId="53AAA421" w15:done="0"/>
  <w15:commentEx w15:paraId="54677854" w15:done="0"/>
  <w15:commentEx w15:paraId="20800F66" w15:done="0"/>
  <w15:commentEx w15:paraId="6BDB9092" w15:done="0"/>
  <w15:commentEx w15:paraId="61462D0B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27014" w:rsidRDefault="00E27014" w:rsidP="006168EA">
      <w:pPr>
        <w:spacing w:after="0" w:line="240" w:lineRule="auto"/>
      </w:pPr>
      <w:r>
        <w:separator/>
      </w:r>
    </w:p>
  </w:endnote>
  <w:endnote w:type="continuationSeparator" w:id="0">
    <w:p w:rsidR="00E27014" w:rsidRDefault="00E27014" w:rsidP="006168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JansonText L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elveticaNeueLT Pro 55 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Gill Sans MT">
    <w:charset w:val="00"/>
    <w:family w:val="swiss"/>
    <w:pitch w:val="variable"/>
    <w:sig w:usb0="00000007" w:usb1="00000000" w:usb2="00000000" w:usb3="00000000" w:csb0="00000003" w:csb1="00000000"/>
  </w:font>
  <w:font w:name="Times New Roman+FPEF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宋">
    <w:altName w:val="Arial Unicode MS"/>
    <w:panose1 w:val="00000000000000000000"/>
    <w:charset w:val="86"/>
    <w:family w:val="roman"/>
    <w:notTrueType/>
    <w:pitch w:val="default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E0DB1" w:rsidRPr="00E708B2" w:rsidRDefault="00C9734B" w:rsidP="00E708B2">
    <w:pPr>
      <w:bidi w:val="0"/>
      <w:spacing w:after="0" w:line="240" w:lineRule="auto"/>
      <w:jc w:val="center"/>
      <w:rPr>
        <w:rFonts w:ascii="Times New Roman" w:hAnsi="Times New Roman" w:cs="Times New Roman"/>
        <w:sz w:val="20"/>
      </w:rPr>
    </w:pPr>
    <w:r w:rsidRPr="00E708B2">
      <w:rPr>
        <w:rFonts w:ascii="Times New Roman" w:hAnsi="Times New Roman" w:cs="Times New Roman"/>
        <w:sz w:val="20"/>
      </w:rPr>
      <w:fldChar w:fldCharType="begin"/>
    </w:r>
    <w:r w:rsidR="00E708B2" w:rsidRPr="00E708B2">
      <w:rPr>
        <w:rFonts w:ascii="Times New Roman" w:hAnsi="Times New Roman" w:cs="Times New Roman"/>
        <w:sz w:val="20"/>
      </w:rPr>
      <w:instrText xml:space="preserve"> page </w:instrText>
    </w:r>
    <w:r w:rsidRPr="00E708B2">
      <w:rPr>
        <w:rFonts w:ascii="Times New Roman" w:hAnsi="Times New Roman" w:cs="Times New Roman"/>
        <w:sz w:val="20"/>
      </w:rPr>
      <w:fldChar w:fldCharType="separate"/>
    </w:r>
    <w:r w:rsidR="001C3E1D">
      <w:rPr>
        <w:rFonts w:ascii="Times New Roman" w:hAnsi="Times New Roman" w:cs="Times New Roman"/>
        <w:noProof/>
        <w:sz w:val="20"/>
      </w:rPr>
      <w:t>158</w:t>
    </w:r>
    <w:r w:rsidRPr="00E708B2">
      <w:rPr>
        <w:rFonts w:ascii="Times New Roman" w:hAnsi="Times New Roman" w:cs="Times New Roman"/>
        <w:sz w:val="20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27014" w:rsidRDefault="00E27014" w:rsidP="006168EA">
      <w:pPr>
        <w:spacing w:after="0" w:line="240" w:lineRule="auto"/>
      </w:pPr>
      <w:r>
        <w:separator/>
      </w:r>
    </w:p>
  </w:footnote>
  <w:footnote w:type="continuationSeparator" w:id="0">
    <w:p w:rsidR="00E27014" w:rsidRDefault="00E27014" w:rsidP="006168E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708B2" w:rsidRPr="00E708B2" w:rsidRDefault="00E708B2" w:rsidP="00E708B2">
    <w:pPr>
      <w:pBdr>
        <w:bottom w:val="thinThickMediumGap" w:sz="12" w:space="1" w:color="auto"/>
      </w:pBdr>
      <w:tabs>
        <w:tab w:val="left" w:pos="851"/>
        <w:tab w:val="right" w:pos="8364"/>
      </w:tabs>
      <w:bidi w:val="0"/>
      <w:adjustRightInd w:val="0"/>
      <w:snapToGrid w:val="0"/>
      <w:spacing w:after="0" w:line="240" w:lineRule="auto"/>
      <w:jc w:val="both"/>
      <w:rPr>
        <w:rFonts w:ascii="Times New Roman" w:hAnsi="Times New Roman" w:cs="Times New Roman"/>
        <w:iCs/>
        <w:color w:val="0000FF"/>
        <w:sz w:val="20"/>
      </w:rPr>
    </w:pPr>
    <w:r w:rsidRPr="00E708B2">
      <w:rPr>
        <w:rFonts w:ascii="Times New Roman" w:hAnsi="Times New Roman" w:cs="Times New Roman" w:hint="eastAsia"/>
        <w:iCs/>
        <w:color w:val="000000"/>
        <w:sz w:val="20"/>
      </w:rPr>
      <w:tab/>
    </w:r>
    <w:r w:rsidRPr="00E708B2">
      <w:rPr>
        <w:rFonts w:ascii="Times New Roman" w:hAnsi="Times New Roman" w:cs="Times New Roman"/>
        <w:iCs/>
        <w:color w:val="000000"/>
        <w:sz w:val="20"/>
      </w:rPr>
      <w:t xml:space="preserve">Cancer Biology </w:t>
    </w:r>
    <w:r w:rsidRPr="00E708B2">
      <w:rPr>
        <w:rFonts w:ascii="Times New Roman" w:hAnsi="Times New Roman" w:cs="Times New Roman"/>
        <w:iCs/>
        <w:sz w:val="20"/>
      </w:rPr>
      <w:t>201</w:t>
    </w:r>
    <w:r w:rsidRPr="00E708B2">
      <w:rPr>
        <w:rFonts w:ascii="Times New Roman" w:hAnsi="Times New Roman" w:cs="Times New Roman" w:hint="eastAsia"/>
        <w:iCs/>
        <w:sz w:val="20"/>
      </w:rPr>
      <w:t>8</w:t>
    </w:r>
    <w:r w:rsidRPr="00E708B2">
      <w:rPr>
        <w:rFonts w:ascii="Times New Roman" w:hAnsi="Times New Roman" w:cs="Times New Roman"/>
        <w:iCs/>
        <w:sz w:val="20"/>
      </w:rPr>
      <w:t>;</w:t>
    </w:r>
    <w:r w:rsidRPr="00E708B2">
      <w:rPr>
        <w:rFonts w:ascii="Times New Roman" w:hAnsi="Times New Roman" w:cs="Times New Roman" w:hint="eastAsia"/>
        <w:iCs/>
        <w:sz w:val="20"/>
      </w:rPr>
      <w:t>8</w:t>
    </w:r>
    <w:r w:rsidRPr="00E708B2">
      <w:rPr>
        <w:rFonts w:ascii="Times New Roman" w:hAnsi="Times New Roman" w:cs="Times New Roman"/>
        <w:iCs/>
        <w:sz w:val="20"/>
      </w:rPr>
      <w:t>(</w:t>
    </w:r>
    <w:r w:rsidRPr="00E708B2">
      <w:rPr>
        <w:rFonts w:ascii="Times New Roman" w:hAnsi="Times New Roman" w:cs="Times New Roman" w:hint="eastAsia"/>
        <w:iCs/>
        <w:sz w:val="20"/>
      </w:rPr>
      <w:t>4</w:t>
    </w:r>
    <w:r w:rsidRPr="00E708B2">
      <w:rPr>
        <w:rFonts w:ascii="Times New Roman" w:hAnsi="Times New Roman" w:cs="Times New Roman"/>
        <w:iCs/>
        <w:sz w:val="20"/>
      </w:rPr>
      <w:t xml:space="preserve">)  </w:t>
    </w:r>
    <w:r w:rsidRPr="00E708B2">
      <w:rPr>
        <w:rFonts w:ascii="Times New Roman" w:hAnsi="Times New Roman" w:cs="Times New Roman" w:hint="eastAsia"/>
        <w:iCs/>
        <w:sz w:val="20"/>
      </w:rPr>
      <w:t xml:space="preserve">   </w:t>
    </w:r>
    <w:r w:rsidRPr="00E708B2">
      <w:rPr>
        <w:rFonts w:ascii="Times New Roman" w:hAnsi="Times New Roman" w:cs="Times New Roman" w:hint="eastAsia"/>
        <w:iCs/>
        <w:sz w:val="20"/>
      </w:rPr>
      <w:tab/>
      <w:t xml:space="preserve">     </w:t>
    </w:r>
    <w:r w:rsidRPr="00E708B2">
      <w:rPr>
        <w:rFonts w:ascii="Times New Roman" w:hAnsi="Times New Roman" w:cs="Times New Roman"/>
        <w:iCs/>
        <w:sz w:val="20"/>
      </w:rPr>
      <w:t xml:space="preserve"> </w:t>
    </w:r>
    <w:r w:rsidRPr="00E708B2">
      <w:rPr>
        <w:rFonts w:ascii="Times New Roman" w:hAnsi="Times New Roman" w:cs="Times New Roman"/>
        <w:sz w:val="20"/>
      </w:rPr>
      <w:t xml:space="preserve">  </w:t>
    </w:r>
    <w:hyperlink r:id="rId1" w:history="1">
      <w:r w:rsidRPr="00E708B2">
        <w:rPr>
          <w:rStyle w:val="Hyperlink"/>
          <w:rFonts w:ascii="Times New Roman" w:hAnsi="Times New Roman" w:cs="Times New Roman"/>
          <w:sz w:val="20"/>
        </w:rPr>
        <w:t>http://www.cancerbio.net</w:t>
      </w:r>
    </w:hyperlink>
  </w:p>
  <w:p w:rsidR="00E708B2" w:rsidRPr="00E708B2" w:rsidRDefault="00E708B2" w:rsidP="00E708B2">
    <w:pPr>
      <w:tabs>
        <w:tab w:val="left" w:pos="851"/>
        <w:tab w:val="right" w:pos="8364"/>
      </w:tabs>
      <w:bidi w:val="0"/>
      <w:adjustRightInd w:val="0"/>
      <w:snapToGrid w:val="0"/>
      <w:spacing w:after="0" w:line="240" w:lineRule="auto"/>
      <w:jc w:val="both"/>
      <w:rPr>
        <w:rFonts w:ascii="Times New Roman" w:hAnsi="Times New Roman" w:cs="Times New Roman"/>
        <w:sz w:val="20"/>
        <w:szCs w:val="20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51E0456"/>
    <w:multiLevelType w:val="hybridMultilevel"/>
    <w:tmpl w:val="247E69C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4D002C33"/>
    <w:multiLevelType w:val="hybridMultilevel"/>
    <w:tmpl w:val="BF220148"/>
    <w:lvl w:ilvl="0" w:tplc="699E652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proofState w:spelling="clean"/>
  <w:documentProtection w:edit="readOnly" w:enforcement="0"/>
  <w:defaultTabStop w:val="720"/>
  <w:drawingGridHorizontalSpacing w:val="110"/>
  <w:displayHorizontalDrawingGridEvery w:val="2"/>
  <w:characterSpacingControl w:val="doNotCompress"/>
  <w:hdrShapeDefaults>
    <o:shapedefaults v:ext="edit" spidmax="29698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5waz0r5re9r0pexvrhv2ramd09d0pw5sw0d&quot;&gt;colon&lt;record-ids&gt;&lt;item&gt;1&lt;/item&gt;&lt;item&gt;2&lt;/item&gt;&lt;item&gt;3&lt;/item&gt;&lt;item&gt;4&lt;/item&gt;&lt;item&gt;5&lt;/item&gt;&lt;item&gt;6&lt;/item&gt;&lt;item&gt;8&lt;/item&gt;&lt;item&gt;9&lt;/item&gt;&lt;item&gt;10&lt;/item&gt;&lt;item&gt;11&lt;/item&gt;&lt;item&gt;12&lt;/item&gt;&lt;item&gt;13&lt;/item&gt;&lt;item&gt;15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/record-ids&gt;&lt;/item&gt;&lt;/Libraries&gt;"/>
  </w:docVars>
  <w:rsids>
    <w:rsidRoot w:val="00700CAD"/>
    <w:rsid w:val="000075F4"/>
    <w:rsid w:val="00015A48"/>
    <w:rsid w:val="000268F3"/>
    <w:rsid w:val="00026956"/>
    <w:rsid w:val="0002698C"/>
    <w:rsid w:val="00032974"/>
    <w:rsid w:val="00036EBE"/>
    <w:rsid w:val="00042B38"/>
    <w:rsid w:val="0004459E"/>
    <w:rsid w:val="00053030"/>
    <w:rsid w:val="00053AD2"/>
    <w:rsid w:val="00055D0B"/>
    <w:rsid w:val="00067622"/>
    <w:rsid w:val="00073347"/>
    <w:rsid w:val="00075B27"/>
    <w:rsid w:val="00081908"/>
    <w:rsid w:val="00082343"/>
    <w:rsid w:val="00090B11"/>
    <w:rsid w:val="00091016"/>
    <w:rsid w:val="00096288"/>
    <w:rsid w:val="000A15C1"/>
    <w:rsid w:val="000A20A4"/>
    <w:rsid w:val="000B122B"/>
    <w:rsid w:val="000B451D"/>
    <w:rsid w:val="000B4E42"/>
    <w:rsid w:val="000C3DF5"/>
    <w:rsid w:val="000C42A1"/>
    <w:rsid w:val="000C56A2"/>
    <w:rsid w:val="000D2A14"/>
    <w:rsid w:val="000D572A"/>
    <w:rsid w:val="000D59A7"/>
    <w:rsid w:val="000D5A01"/>
    <w:rsid w:val="000D7DD5"/>
    <w:rsid w:val="000E10FB"/>
    <w:rsid w:val="000E401C"/>
    <w:rsid w:val="000E4DA1"/>
    <w:rsid w:val="000E5ABD"/>
    <w:rsid w:val="000F0978"/>
    <w:rsid w:val="000F49CD"/>
    <w:rsid w:val="00102CC3"/>
    <w:rsid w:val="001107D0"/>
    <w:rsid w:val="0011115E"/>
    <w:rsid w:val="001142D3"/>
    <w:rsid w:val="001147AE"/>
    <w:rsid w:val="001149D7"/>
    <w:rsid w:val="001210BA"/>
    <w:rsid w:val="001262FF"/>
    <w:rsid w:val="00134F0E"/>
    <w:rsid w:val="0013594A"/>
    <w:rsid w:val="0013644D"/>
    <w:rsid w:val="0014079C"/>
    <w:rsid w:val="001408FA"/>
    <w:rsid w:val="00147CA2"/>
    <w:rsid w:val="00151417"/>
    <w:rsid w:val="00152C90"/>
    <w:rsid w:val="00153DC4"/>
    <w:rsid w:val="00163FBF"/>
    <w:rsid w:val="00165987"/>
    <w:rsid w:val="00182752"/>
    <w:rsid w:val="00182CAB"/>
    <w:rsid w:val="00184BB5"/>
    <w:rsid w:val="00191683"/>
    <w:rsid w:val="001964D5"/>
    <w:rsid w:val="001A3FA9"/>
    <w:rsid w:val="001A610F"/>
    <w:rsid w:val="001A7F55"/>
    <w:rsid w:val="001B5332"/>
    <w:rsid w:val="001B75CE"/>
    <w:rsid w:val="001C249B"/>
    <w:rsid w:val="001C3E1D"/>
    <w:rsid w:val="001D29CC"/>
    <w:rsid w:val="001E5817"/>
    <w:rsid w:val="00200E5D"/>
    <w:rsid w:val="00204E70"/>
    <w:rsid w:val="00212A24"/>
    <w:rsid w:val="0022142B"/>
    <w:rsid w:val="00227053"/>
    <w:rsid w:val="002313A4"/>
    <w:rsid w:val="002332DB"/>
    <w:rsid w:val="00237687"/>
    <w:rsid w:val="0024470E"/>
    <w:rsid w:val="002516F2"/>
    <w:rsid w:val="00262326"/>
    <w:rsid w:val="00263303"/>
    <w:rsid w:val="002637D5"/>
    <w:rsid w:val="002672E9"/>
    <w:rsid w:val="00270966"/>
    <w:rsid w:val="00271196"/>
    <w:rsid w:val="002724AE"/>
    <w:rsid w:val="002749D1"/>
    <w:rsid w:val="0028093E"/>
    <w:rsid w:val="0028719B"/>
    <w:rsid w:val="00287777"/>
    <w:rsid w:val="00292E66"/>
    <w:rsid w:val="00295DBD"/>
    <w:rsid w:val="00296111"/>
    <w:rsid w:val="00297B02"/>
    <w:rsid w:val="002A0E03"/>
    <w:rsid w:val="002A1D7B"/>
    <w:rsid w:val="002A41A2"/>
    <w:rsid w:val="002A7086"/>
    <w:rsid w:val="002B0ABC"/>
    <w:rsid w:val="002B6709"/>
    <w:rsid w:val="002C1810"/>
    <w:rsid w:val="002C3F6D"/>
    <w:rsid w:val="002D5A2E"/>
    <w:rsid w:val="002E1501"/>
    <w:rsid w:val="002F3F69"/>
    <w:rsid w:val="00300603"/>
    <w:rsid w:val="003009F8"/>
    <w:rsid w:val="00300FA3"/>
    <w:rsid w:val="00301359"/>
    <w:rsid w:val="00314E99"/>
    <w:rsid w:val="00322867"/>
    <w:rsid w:val="00322DFE"/>
    <w:rsid w:val="00323F01"/>
    <w:rsid w:val="00331F9C"/>
    <w:rsid w:val="00334846"/>
    <w:rsid w:val="00336F5B"/>
    <w:rsid w:val="00341B46"/>
    <w:rsid w:val="00363B5C"/>
    <w:rsid w:val="00370895"/>
    <w:rsid w:val="0037626D"/>
    <w:rsid w:val="0037630D"/>
    <w:rsid w:val="00386E79"/>
    <w:rsid w:val="00390ABE"/>
    <w:rsid w:val="00391595"/>
    <w:rsid w:val="003A33B4"/>
    <w:rsid w:val="003A53B7"/>
    <w:rsid w:val="003A5906"/>
    <w:rsid w:val="003B1DBC"/>
    <w:rsid w:val="003C145E"/>
    <w:rsid w:val="003C253B"/>
    <w:rsid w:val="003D43B4"/>
    <w:rsid w:val="003D59FC"/>
    <w:rsid w:val="003D68B2"/>
    <w:rsid w:val="003E04DD"/>
    <w:rsid w:val="003E7F03"/>
    <w:rsid w:val="003F0999"/>
    <w:rsid w:val="003F1314"/>
    <w:rsid w:val="003F6CCA"/>
    <w:rsid w:val="00407BBE"/>
    <w:rsid w:val="004125BD"/>
    <w:rsid w:val="00431605"/>
    <w:rsid w:val="00434329"/>
    <w:rsid w:val="004367EE"/>
    <w:rsid w:val="00437592"/>
    <w:rsid w:val="0044108F"/>
    <w:rsid w:val="00441D61"/>
    <w:rsid w:val="0044372E"/>
    <w:rsid w:val="00444305"/>
    <w:rsid w:val="00446497"/>
    <w:rsid w:val="0045059C"/>
    <w:rsid w:val="00450C49"/>
    <w:rsid w:val="00451AC8"/>
    <w:rsid w:val="00453C1A"/>
    <w:rsid w:val="00460E4D"/>
    <w:rsid w:val="00461137"/>
    <w:rsid w:val="0046237B"/>
    <w:rsid w:val="00466B3A"/>
    <w:rsid w:val="00470473"/>
    <w:rsid w:val="00474258"/>
    <w:rsid w:val="00474297"/>
    <w:rsid w:val="004744EE"/>
    <w:rsid w:val="004772C2"/>
    <w:rsid w:val="00493E8F"/>
    <w:rsid w:val="004C36E0"/>
    <w:rsid w:val="004C42C0"/>
    <w:rsid w:val="004D1C67"/>
    <w:rsid w:val="004D201F"/>
    <w:rsid w:val="004D70A5"/>
    <w:rsid w:val="004E61AA"/>
    <w:rsid w:val="004F673D"/>
    <w:rsid w:val="004F6F89"/>
    <w:rsid w:val="00505EA0"/>
    <w:rsid w:val="0050688D"/>
    <w:rsid w:val="00511D00"/>
    <w:rsid w:val="005126FC"/>
    <w:rsid w:val="00516AA4"/>
    <w:rsid w:val="00522A71"/>
    <w:rsid w:val="005234C7"/>
    <w:rsid w:val="00525692"/>
    <w:rsid w:val="0053563D"/>
    <w:rsid w:val="00554B89"/>
    <w:rsid w:val="00570976"/>
    <w:rsid w:val="00570A22"/>
    <w:rsid w:val="005720D1"/>
    <w:rsid w:val="00574466"/>
    <w:rsid w:val="00587F7B"/>
    <w:rsid w:val="00597ADB"/>
    <w:rsid w:val="00597FD2"/>
    <w:rsid w:val="005A18E7"/>
    <w:rsid w:val="005A5D2C"/>
    <w:rsid w:val="005A6D37"/>
    <w:rsid w:val="005B2CF5"/>
    <w:rsid w:val="005B3913"/>
    <w:rsid w:val="005B44D6"/>
    <w:rsid w:val="005B4D84"/>
    <w:rsid w:val="005B569A"/>
    <w:rsid w:val="005C0187"/>
    <w:rsid w:val="005C01F8"/>
    <w:rsid w:val="005C0A77"/>
    <w:rsid w:val="005C2CF0"/>
    <w:rsid w:val="005C754D"/>
    <w:rsid w:val="005D1C27"/>
    <w:rsid w:val="005D2142"/>
    <w:rsid w:val="005D2794"/>
    <w:rsid w:val="005D6095"/>
    <w:rsid w:val="005D6819"/>
    <w:rsid w:val="005D6B61"/>
    <w:rsid w:val="005F01F7"/>
    <w:rsid w:val="005F0EBF"/>
    <w:rsid w:val="005F2D37"/>
    <w:rsid w:val="005F37E6"/>
    <w:rsid w:val="005F751B"/>
    <w:rsid w:val="005F752E"/>
    <w:rsid w:val="005F7B80"/>
    <w:rsid w:val="0060559B"/>
    <w:rsid w:val="006124C5"/>
    <w:rsid w:val="00615BEB"/>
    <w:rsid w:val="006168EA"/>
    <w:rsid w:val="006174C0"/>
    <w:rsid w:val="00621978"/>
    <w:rsid w:val="00633369"/>
    <w:rsid w:val="00645365"/>
    <w:rsid w:val="00651BEC"/>
    <w:rsid w:val="00652637"/>
    <w:rsid w:val="006560DE"/>
    <w:rsid w:val="00667312"/>
    <w:rsid w:val="006723C3"/>
    <w:rsid w:val="0068777F"/>
    <w:rsid w:val="006A33D4"/>
    <w:rsid w:val="006A7EA6"/>
    <w:rsid w:val="006B0EE6"/>
    <w:rsid w:val="006B5A67"/>
    <w:rsid w:val="006C0B54"/>
    <w:rsid w:val="006D2429"/>
    <w:rsid w:val="006E27CA"/>
    <w:rsid w:val="006E5B42"/>
    <w:rsid w:val="006F42C9"/>
    <w:rsid w:val="006F48AB"/>
    <w:rsid w:val="006F7F68"/>
    <w:rsid w:val="00700CAD"/>
    <w:rsid w:val="00700D45"/>
    <w:rsid w:val="007013BF"/>
    <w:rsid w:val="0071627D"/>
    <w:rsid w:val="0073375A"/>
    <w:rsid w:val="007359AC"/>
    <w:rsid w:val="0073740F"/>
    <w:rsid w:val="00747FD0"/>
    <w:rsid w:val="00752059"/>
    <w:rsid w:val="00763542"/>
    <w:rsid w:val="00764AB4"/>
    <w:rsid w:val="007669B6"/>
    <w:rsid w:val="0077426D"/>
    <w:rsid w:val="00780132"/>
    <w:rsid w:val="00781C9D"/>
    <w:rsid w:val="00794D10"/>
    <w:rsid w:val="007A34C0"/>
    <w:rsid w:val="007A72EA"/>
    <w:rsid w:val="007B0927"/>
    <w:rsid w:val="007B1AF6"/>
    <w:rsid w:val="007C778F"/>
    <w:rsid w:val="007D2D08"/>
    <w:rsid w:val="007D57E1"/>
    <w:rsid w:val="007D64BB"/>
    <w:rsid w:val="007E0372"/>
    <w:rsid w:val="007E1B63"/>
    <w:rsid w:val="007E4424"/>
    <w:rsid w:val="007E48AB"/>
    <w:rsid w:val="007F47DB"/>
    <w:rsid w:val="007F5775"/>
    <w:rsid w:val="007F5BB5"/>
    <w:rsid w:val="00804755"/>
    <w:rsid w:val="00807C39"/>
    <w:rsid w:val="0081334E"/>
    <w:rsid w:val="0081791A"/>
    <w:rsid w:val="00817E07"/>
    <w:rsid w:val="00823DCA"/>
    <w:rsid w:val="008329A2"/>
    <w:rsid w:val="00842DE6"/>
    <w:rsid w:val="00852207"/>
    <w:rsid w:val="00853BC9"/>
    <w:rsid w:val="00857688"/>
    <w:rsid w:val="00863758"/>
    <w:rsid w:val="00864876"/>
    <w:rsid w:val="00875CBE"/>
    <w:rsid w:val="00876CDD"/>
    <w:rsid w:val="00880432"/>
    <w:rsid w:val="00884AED"/>
    <w:rsid w:val="00887F4B"/>
    <w:rsid w:val="00895B1F"/>
    <w:rsid w:val="008965FD"/>
    <w:rsid w:val="008F437D"/>
    <w:rsid w:val="008F45A9"/>
    <w:rsid w:val="008F46CE"/>
    <w:rsid w:val="008F4D1F"/>
    <w:rsid w:val="0090247D"/>
    <w:rsid w:val="0090355B"/>
    <w:rsid w:val="009043D7"/>
    <w:rsid w:val="00906686"/>
    <w:rsid w:val="009223BB"/>
    <w:rsid w:val="00924753"/>
    <w:rsid w:val="0093400F"/>
    <w:rsid w:val="0093454C"/>
    <w:rsid w:val="00941646"/>
    <w:rsid w:val="00951716"/>
    <w:rsid w:val="00952891"/>
    <w:rsid w:val="00961C22"/>
    <w:rsid w:val="00967F2B"/>
    <w:rsid w:val="00971A0C"/>
    <w:rsid w:val="00974D11"/>
    <w:rsid w:val="00976F69"/>
    <w:rsid w:val="00977626"/>
    <w:rsid w:val="00977B82"/>
    <w:rsid w:val="00986A3D"/>
    <w:rsid w:val="00986FD8"/>
    <w:rsid w:val="009A01DB"/>
    <w:rsid w:val="009A0D34"/>
    <w:rsid w:val="009A3317"/>
    <w:rsid w:val="009A5921"/>
    <w:rsid w:val="009A69A0"/>
    <w:rsid w:val="009A7F43"/>
    <w:rsid w:val="009A7FA5"/>
    <w:rsid w:val="009C4C32"/>
    <w:rsid w:val="009D19F1"/>
    <w:rsid w:val="009D5DFC"/>
    <w:rsid w:val="009E62BB"/>
    <w:rsid w:val="009F4718"/>
    <w:rsid w:val="00A03086"/>
    <w:rsid w:val="00A064BB"/>
    <w:rsid w:val="00A137E0"/>
    <w:rsid w:val="00A13DA8"/>
    <w:rsid w:val="00A1418E"/>
    <w:rsid w:val="00A203BF"/>
    <w:rsid w:val="00A2048C"/>
    <w:rsid w:val="00A240BF"/>
    <w:rsid w:val="00A26D64"/>
    <w:rsid w:val="00A4056C"/>
    <w:rsid w:val="00A41102"/>
    <w:rsid w:val="00A45B8B"/>
    <w:rsid w:val="00A55D5C"/>
    <w:rsid w:val="00A56316"/>
    <w:rsid w:val="00A62A03"/>
    <w:rsid w:val="00A666F1"/>
    <w:rsid w:val="00A66F9E"/>
    <w:rsid w:val="00A716BF"/>
    <w:rsid w:val="00A91E68"/>
    <w:rsid w:val="00A962B7"/>
    <w:rsid w:val="00A976FD"/>
    <w:rsid w:val="00A97E69"/>
    <w:rsid w:val="00AA15B8"/>
    <w:rsid w:val="00AA17E1"/>
    <w:rsid w:val="00AA3A65"/>
    <w:rsid w:val="00AA70B0"/>
    <w:rsid w:val="00AB5754"/>
    <w:rsid w:val="00AB679F"/>
    <w:rsid w:val="00AC6880"/>
    <w:rsid w:val="00AD6043"/>
    <w:rsid w:val="00AE0DB1"/>
    <w:rsid w:val="00AE2A14"/>
    <w:rsid w:val="00AE3183"/>
    <w:rsid w:val="00AE6F0C"/>
    <w:rsid w:val="00AF2FC9"/>
    <w:rsid w:val="00B01945"/>
    <w:rsid w:val="00B03992"/>
    <w:rsid w:val="00B06B34"/>
    <w:rsid w:val="00B12417"/>
    <w:rsid w:val="00B152B8"/>
    <w:rsid w:val="00B153AD"/>
    <w:rsid w:val="00B202BD"/>
    <w:rsid w:val="00B26CBB"/>
    <w:rsid w:val="00B271AC"/>
    <w:rsid w:val="00B31470"/>
    <w:rsid w:val="00B43498"/>
    <w:rsid w:val="00B467BC"/>
    <w:rsid w:val="00B46FC4"/>
    <w:rsid w:val="00B511D2"/>
    <w:rsid w:val="00B5177D"/>
    <w:rsid w:val="00B53A3D"/>
    <w:rsid w:val="00B57305"/>
    <w:rsid w:val="00B60B73"/>
    <w:rsid w:val="00B6398A"/>
    <w:rsid w:val="00B76A4C"/>
    <w:rsid w:val="00B87FF2"/>
    <w:rsid w:val="00B9021A"/>
    <w:rsid w:val="00B97600"/>
    <w:rsid w:val="00BB09A7"/>
    <w:rsid w:val="00BB1210"/>
    <w:rsid w:val="00BB1FF3"/>
    <w:rsid w:val="00BB30B5"/>
    <w:rsid w:val="00BB6923"/>
    <w:rsid w:val="00BB6B56"/>
    <w:rsid w:val="00BC1638"/>
    <w:rsid w:val="00BC678C"/>
    <w:rsid w:val="00BD2773"/>
    <w:rsid w:val="00BD2E89"/>
    <w:rsid w:val="00BD7F84"/>
    <w:rsid w:val="00BE3A13"/>
    <w:rsid w:val="00BE569D"/>
    <w:rsid w:val="00BE6555"/>
    <w:rsid w:val="00BF1167"/>
    <w:rsid w:val="00BF1921"/>
    <w:rsid w:val="00BF4968"/>
    <w:rsid w:val="00C228EB"/>
    <w:rsid w:val="00C2340D"/>
    <w:rsid w:val="00C23511"/>
    <w:rsid w:val="00C27943"/>
    <w:rsid w:val="00C339D9"/>
    <w:rsid w:val="00C40952"/>
    <w:rsid w:val="00C47935"/>
    <w:rsid w:val="00C50275"/>
    <w:rsid w:val="00C50B73"/>
    <w:rsid w:val="00C51CDD"/>
    <w:rsid w:val="00C535C3"/>
    <w:rsid w:val="00C54D81"/>
    <w:rsid w:val="00C57313"/>
    <w:rsid w:val="00C66D9E"/>
    <w:rsid w:val="00C6760E"/>
    <w:rsid w:val="00C70255"/>
    <w:rsid w:val="00C758E9"/>
    <w:rsid w:val="00C94ED0"/>
    <w:rsid w:val="00C96CDA"/>
    <w:rsid w:val="00C9734B"/>
    <w:rsid w:val="00CA0CBA"/>
    <w:rsid w:val="00CA31ED"/>
    <w:rsid w:val="00CA341B"/>
    <w:rsid w:val="00CA5A57"/>
    <w:rsid w:val="00CA5B20"/>
    <w:rsid w:val="00CA762F"/>
    <w:rsid w:val="00CB5E79"/>
    <w:rsid w:val="00CC24B2"/>
    <w:rsid w:val="00CD1F72"/>
    <w:rsid w:val="00CD5154"/>
    <w:rsid w:val="00CD6B01"/>
    <w:rsid w:val="00CE31E8"/>
    <w:rsid w:val="00CE6E11"/>
    <w:rsid w:val="00CF1D4F"/>
    <w:rsid w:val="00D00927"/>
    <w:rsid w:val="00D11DE4"/>
    <w:rsid w:val="00D12BC7"/>
    <w:rsid w:val="00D14F0F"/>
    <w:rsid w:val="00D20D36"/>
    <w:rsid w:val="00D27400"/>
    <w:rsid w:val="00D32AB3"/>
    <w:rsid w:val="00D33398"/>
    <w:rsid w:val="00D337A8"/>
    <w:rsid w:val="00D526CD"/>
    <w:rsid w:val="00D554C9"/>
    <w:rsid w:val="00D62BE5"/>
    <w:rsid w:val="00D6690F"/>
    <w:rsid w:val="00D72482"/>
    <w:rsid w:val="00D72B1C"/>
    <w:rsid w:val="00D7368F"/>
    <w:rsid w:val="00D77FA0"/>
    <w:rsid w:val="00D80790"/>
    <w:rsid w:val="00D93146"/>
    <w:rsid w:val="00D93938"/>
    <w:rsid w:val="00D97C69"/>
    <w:rsid w:val="00DA5135"/>
    <w:rsid w:val="00DA5C0A"/>
    <w:rsid w:val="00DB1989"/>
    <w:rsid w:val="00DB1DB5"/>
    <w:rsid w:val="00DB76D5"/>
    <w:rsid w:val="00DC2679"/>
    <w:rsid w:val="00DC449E"/>
    <w:rsid w:val="00DC4502"/>
    <w:rsid w:val="00DC63B6"/>
    <w:rsid w:val="00DD0CD9"/>
    <w:rsid w:val="00DD1E9D"/>
    <w:rsid w:val="00DD21BE"/>
    <w:rsid w:val="00DD6A4B"/>
    <w:rsid w:val="00DE1F49"/>
    <w:rsid w:val="00DE44A8"/>
    <w:rsid w:val="00DF5B6A"/>
    <w:rsid w:val="00E06516"/>
    <w:rsid w:val="00E0698E"/>
    <w:rsid w:val="00E10399"/>
    <w:rsid w:val="00E2595F"/>
    <w:rsid w:val="00E26513"/>
    <w:rsid w:val="00E27014"/>
    <w:rsid w:val="00E319A3"/>
    <w:rsid w:val="00E4047A"/>
    <w:rsid w:val="00E44A2C"/>
    <w:rsid w:val="00E44E95"/>
    <w:rsid w:val="00E45254"/>
    <w:rsid w:val="00E46283"/>
    <w:rsid w:val="00E54BFC"/>
    <w:rsid w:val="00E630F3"/>
    <w:rsid w:val="00E708B2"/>
    <w:rsid w:val="00E76CF4"/>
    <w:rsid w:val="00E80F16"/>
    <w:rsid w:val="00E81C33"/>
    <w:rsid w:val="00E91256"/>
    <w:rsid w:val="00E92308"/>
    <w:rsid w:val="00E93B32"/>
    <w:rsid w:val="00E96E98"/>
    <w:rsid w:val="00EA4550"/>
    <w:rsid w:val="00EA632A"/>
    <w:rsid w:val="00EA6B72"/>
    <w:rsid w:val="00EA7272"/>
    <w:rsid w:val="00EA78BA"/>
    <w:rsid w:val="00EB4E41"/>
    <w:rsid w:val="00EB53EB"/>
    <w:rsid w:val="00EC61D1"/>
    <w:rsid w:val="00ED330A"/>
    <w:rsid w:val="00ED5B9E"/>
    <w:rsid w:val="00EE2AAA"/>
    <w:rsid w:val="00EE63D3"/>
    <w:rsid w:val="00EE68F8"/>
    <w:rsid w:val="00EF35FA"/>
    <w:rsid w:val="00EF6A23"/>
    <w:rsid w:val="00F15D43"/>
    <w:rsid w:val="00F15F8F"/>
    <w:rsid w:val="00F20463"/>
    <w:rsid w:val="00F24247"/>
    <w:rsid w:val="00F24ADF"/>
    <w:rsid w:val="00F44AC0"/>
    <w:rsid w:val="00F5609A"/>
    <w:rsid w:val="00F8106D"/>
    <w:rsid w:val="00F82954"/>
    <w:rsid w:val="00F84048"/>
    <w:rsid w:val="00F854B1"/>
    <w:rsid w:val="00F97305"/>
    <w:rsid w:val="00FA04FF"/>
    <w:rsid w:val="00FA428A"/>
    <w:rsid w:val="00FA4CD6"/>
    <w:rsid w:val="00FA54F4"/>
    <w:rsid w:val="00FB248D"/>
    <w:rsid w:val="00FB2BEE"/>
    <w:rsid w:val="00FB6CC9"/>
    <w:rsid w:val="00FC2C41"/>
    <w:rsid w:val="00FC34A0"/>
    <w:rsid w:val="00FC363E"/>
    <w:rsid w:val="00FD0AAD"/>
    <w:rsid w:val="00FD77E6"/>
    <w:rsid w:val="00FE2727"/>
    <w:rsid w:val="00FF69F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96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398A"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F1D4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link w:val="EndNoteBibliographyChar"/>
    <w:rsid w:val="00CF1D4F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F1D4F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F1D4F"/>
    <w:rPr>
      <w:color w:val="0000FF"/>
      <w:u w:val="single"/>
    </w:rPr>
  </w:style>
  <w:style w:type="character" w:customStyle="1" w:styleId="apple-style-span">
    <w:name w:val="apple-style-span"/>
    <w:rsid w:val="00CF1D4F"/>
  </w:style>
  <w:style w:type="character" w:styleId="CommentReference">
    <w:name w:val="annotation reference"/>
    <w:basedOn w:val="DefaultParagraphFont"/>
    <w:uiPriority w:val="99"/>
    <w:semiHidden/>
    <w:unhideWhenUsed/>
    <w:rsid w:val="00CF1D4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F1D4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F1D4F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1D4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1D4F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E10399"/>
    <w:pPr>
      <w:autoSpaceDE w:val="0"/>
      <w:autoSpaceDN w:val="0"/>
      <w:adjustRightInd w:val="0"/>
      <w:spacing w:after="0" w:line="240" w:lineRule="auto"/>
    </w:pPr>
    <w:rPr>
      <w:rFonts w:ascii="JansonText LT" w:hAnsi="JansonText LT" w:cs="JansonText LT"/>
      <w:color w:val="000000"/>
      <w:sz w:val="24"/>
      <w:szCs w:val="24"/>
    </w:rPr>
  </w:style>
  <w:style w:type="character" w:customStyle="1" w:styleId="A1">
    <w:name w:val="A1"/>
    <w:uiPriority w:val="99"/>
    <w:rsid w:val="00E10399"/>
    <w:rPr>
      <w:rFonts w:cs="JansonText LT"/>
      <w:color w:val="000000"/>
      <w:sz w:val="19"/>
      <w:szCs w:val="19"/>
    </w:rPr>
  </w:style>
  <w:style w:type="paragraph" w:customStyle="1" w:styleId="EndNoteBibliographyTitle">
    <w:name w:val="EndNote Bibliography Title"/>
    <w:basedOn w:val="Normal"/>
    <w:link w:val="EndNoteBibliographyTitleChar"/>
    <w:rsid w:val="006168E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168EA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6168EA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168EA"/>
  </w:style>
  <w:style w:type="paragraph" w:styleId="Footer">
    <w:name w:val="footer"/>
    <w:basedOn w:val="Normal"/>
    <w:link w:val="FooterChar"/>
    <w:uiPriority w:val="99"/>
    <w:unhideWhenUsed/>
    <w:rsid w:val="006168EA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168EA"/>
  </w:style>
  <w:style w:type="paragraph" w:customStyle="1" w:styleId="Pa3">
    <w:name w:val="Pa3"/>
    <w:basedOn w:val="Default"/>
    <w:next w:val="Default"/>
    <w:uiPriority w:val="99"/>
    <w:rsid w:val="00651BEC"/>
    <w:pPr>
      <w:spacing w:line="191" w:lineRule="atLeast"/>
    </w:pPr>
    <w:rPr>
      <w:rFonts w:cstheme="minorBidi"/>
      <w:color w:val="auto"/>
    </w:rPr>
  </w:style>
  <w:style w:type="paragraph" w:customStyle="1" w:styleId="Pa0">
    <w:name w:val="Pa0"/>
    <w:basedOn w:val="Default"/>
    <w:next w:val="Default"/>
    <w:uiPriority w:val="99"/>
    <w:rsid w:val="00651BEC"/>
    <w:pPr>
      <w:spacing w:line="241" w:lineRule="atLeast"/>
    </w:pPr>
    <w:rPr>
      <w:rFonts w:cstheme="minorBidi"/>
      <w:color w:val="auto"/>
    </w:rPr>
  </w:style>
  <w:style w:type="paragraph" w:customStyle="1" w:styleId="Pa4">
    <w:name w:val="Pa4"/>
    <w:basedOn w:val="Default"/>
    <w:next w:val="Default"/>
    <w:uiPriority w:val="99"/>
    <w:rsid w:val="00651BEC"/>
    <w:pPr>
      <w:spacing w:line="241" w:lineRule="atLeast"/>
    </w:pPr>
    <w:rPr>
      <w:rFonts w:cstheme="minorBidi"/>
      <w:color w:val="auto"/>
    </w:rPr>
  </w:style>
  <w:style w:type="paragraph" w:customStyle="1" w:styleId="Pa16">
    <w:name w:val="Pa16"/>
    <w:basedOn w:val="Default"/>
    <w:next w:val="Default"/>
    <w:uiPriority w:val="99"/>
    <w:rsid w:val="007F5BB5"/>
    <w:pPr>
      <w:spacing w:line="201" w:lineRule="atLeast"/>
    </w:pPr>
    <w:rPr>
      <w:rFonts w:ascii="HelveticaNeueLT Pro 55 Roman" w:hAnsi="HelveticaNeueLT Pro 55 Roman" w:cstheme="minorBidi"/>
      <w:color w:val="auto"/>
    </w:rPr>
  </w:style>
  <w:style w:type="character" w:customStyle="1" w:styleId="A0">
    <w:name w:val="A0"/>
    <w:uiPriority w:val="99"/>
    <w:rsid w:val="007F5BB5"/>
    <w:rPr>
      <w:rFonts w:cs="HelveticaNeueLT Pro 55 Roman"/>
      <w:color w:val="000000"/>
      <w:sz w:val="16"/>
      <w:szCs w:val="16"/>
    </w:rPr>
  </w:style>
  <w:style w:type="paragraph" w:customStyle="1" w:styleId="Pa18">
    <w:name w:val="Pa18"/>
    <w:basedOn w:val="Default"/>
    <w:next w:val="Default"/>
    <w:uiPriority w:val="99"/>
    <w:rsid w:val="007F5BB5"/>
    <w:pPr>
      <w:spacing w:line="201" w:lineRule="atLeast"/>
    </w:pPr>
    <w:rPr>
      <w:rFonts w:ascii="HelveticaNeueLT Pro 55 Roman" w:hAnsi="HelveticaNeueLT Pro 55 Roman" w:cstheme="minorBidi"/>
      <w:color w:val="auto"/>
    </w:rPr>
  </w:style>
  <w:style w:type="paragraph" w:customStyle="1" w:styleId="Pa17">
    <w:name w:val="Pa17"/>
    <w:basedOn w:val="Default"/>
    <w:next w:val="Default"/>
    <w:uiPriority w:val="99"/>
    <w:rsid w:val="00B43498"/>
    <w:pPr>
      <w:spacing w:line="201" w:lineRule="atLeast"/>
    </w:pPr>
    <w:rPr>
      <w:rFonts w:ascii="HelveticaNeueLT Pro 55 Roman" w:hAnsi="HelveticaNeueLT Pro 55 Roman" w:cstheme="minorBidi"/>
      <w:color w:val="auto"/>
    </w:rPr>
  </w:style>
  <w:style w:type="character" w:customStyle="1" w:styleId="A5">
    <w:name w:val="A5"/>
    <w:uiPriority w:val="99"/>
    <w:rsid w:val="007C778F"/>
    <w:rPr>
      <w:rFonts w:cs="JansonText LT"/>
      <w:color w:val="000000"/>
      <w:sz w:val="17"/>
      <w:szCs w:val="17"/>
    </w:rPr>
  </w:style>
  <w:style w:type="character" w:customStyle="1" w:styleId="highlight">
    <w:name w:val="highlight"/>
    <w:basedOn w:val="DefaultParagraphFont"/>
    <w:rsid w:val="0086375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03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03BF"/>
    <w:rPr>
      <w:b/>
      <w:bCs/>
      <w:sz w:val="20"/>
      <w:szCs w:val="20"/>
    </w:rPr>
  </w:style>
  <w:style w:type="paragraph" w:customStyle="1" w:styleId="Pa1">
    <w:name w:val="Pa1"/>
    <w:basedOn w:val="Default"/>
    <w:next w:val="Default"/>
    <w:uiPriority w:val="99"/>
    <w:rsid w:val="00971A0C"/>
    <w:pPr>
      <w:spacing w:line="161" w:lineRule="atLeast"/>
    </w:pPr>
    <w:rPr>
      <w:rFonts w:ascii="Gill Sans MT" w:eastAsia="Times New Roman" w:hAnsi="Gill Sans MT" w:cs="Times New Roman"/>
      <w:color w:val="auto"/>
    </w:rPr>
  </w:style>
  <w:style w:type="paragraph" w:customStyle="1" w:styleId="Pa6">
    <w:name w:val="Pa6"/>
    <w:basedOn w:val="Default"/>
    <w:next w:val="Default"/>
    <w:uiPriority w:val="99"/>
    <w:rsid w:val="00971A0C"/>
    <w:pPr>
      <w:spacing w:line="241" w:lineRule="atLeast"/>
    </w:pPr>
    <w:rPr>
      <w:rFonts w:ascii="Times New Roman" w:eastAsia="Times New Roman" w:hAnsi="Times New Roman" w:cs="Times New Roman"/>
      <w:color w:val="auto"/>
    </w:rPr>
  </w:style>
  <w:style w:type="paragraph" w:customStyle="1" w:styleId="Pa20">
    <w:name w:val="Pa20"/>
    <w:basedOn w:val="Default"/>
    <w:next w:val="Default"/>
    <w:uiPriority w:val="99"/>
    <w:rsid w:val="00971A0C"/>
    <w:pPr>
      <w:spacing w:line="181" w:lineRule="atLeast"/>
    </w:pPr>
    <w:rPr>
      <w:rFonts w:ascii="Gill Sans MT" w:eastAsia="Times New Roman" w:hAnsi="Gill Sans MT" w:cs="Times New Roman"/>
      <w:color w:val="auto"/>
    </w:rPr>
  </w:style>
  <w:style w:type="paragraph" w:styleId="NoSpacing">
    <w:name w:val="No Spacing"/>
    <w:basedOn w:val="Normal"/>
    <w:link w:val="NoSpacingChar"/>
    <w:qFormat/>
    <w:rsid w:val="00AE0DB1"/>
    <w:pPr>
      <w:bidi w:val="0"/>
      <w:spacing w:before="100" w:beforeAutospacing="1" w:after="100" w:afterAutospacing="1" w:line="240" w:lineRule="auto"/>
    </w:pPr>
    <w:rPr>
      <w:rFonts w:ascii="Times New Roman" w:eastAsia="宋体" w:hAnsi="Times New Roman" w:cs="Times New Roman"/>
      <w:sz w:val="24"/>
      <w:szCs w:val="24"/>
      <w:lang w:eastAsia="zh-CN"/>
    </w:rPr>
  </w:style>
  <w:style w:type="character" w:customStyle="1" w:styleId="NoSpacingChar">
    <w:name w:val="No Spacing Char"/>
    <w:basedOn w:val="DefaultParagraphFont"/>
    <w:link w:val="NoSpacing"/>
    <w:locked/>
    <w:rsid w:val="00AE0DB1"/>
    <w:rPr>
      <w:rFonts w:ascii="Times New Roman" w:eastAsia="宋体" w:hAnsi="Times New Roman" w:cs="Times New Roman"/>
      <w:sz w:val="24"/>
      <w:szCs w:val="24"/>
      <w:lang w:eastAsia="zh-CN"/>
    </w:rPr>
  </w:style>
  <w:style w:type="character" w:customStyle="1" w:styleId="msonormal0">
    <w:name w:val="msonormal0"/>
    <w:basedOn w:val="DefaultParagraphFont"/>
    <w:rsid w:val="00AE0DB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F1D4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CF1D4F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F1D4F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F1D4F"/>
    <w:rPr>
      <w:color w:val="0000FF"/>
      <w:u w:val="single"/>
    </w:rPr>
  </w:style>
  <w:style w:type="character" w:customStyle="1" w:styleId="apple-style-span">
    <w:name w:val="apple-style-span"/>
    <w:rsid w:val="00CF1D4F"/>
  </w:style>
  <w:style w:type="character" w:styleId="CommentReference">
    <w:name w:val="annotation reference"/>
    <w:basedOn w:val="DefaultParagraphFont"/>
    <w:uiPriority w:val="99"/>
    <w:semiHidden/>
    <w:unhideWhenUsed/>
    <w:rsid w:val="00CF1D4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F1D4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F1D4F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1D4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1D4F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E10399"/>
    <w:pPr>
      <w:autoSpaceDE w:val="0"/>
      <w:autoSpaceDN w:val="0"/>
      <w:adjustRightInd w:val="0"/>
      <w:spacing w:after="0" w:line="240" w:lineRule="auto"/>
    </w:pPr>
    <w:rPr>
      <w:rFonts w:ascii="JansonText LT" w:hAnsi="JansonText LT" w:cs="JansonText LT"/>
      <w:color w:val="000000"/>
      <w:sz w:val="24"/>
      <w:szCs w:val="24"/>
    </w:rPr>
  </w:style>
  <w:style w:type="character" w:customStyle="1" w:styleId="A1">
    <w:name w:val="A1"/>
    <w:uiPriority w:val="99"/>
    <w:rsid w:val="00E10399"/>
    <w:rPr>
      <w:rFonts w:cs="JansonText LT"/>
      <w:color w:val="000000"/>
      <w:sz w:val="19"/>
      <w:szCs w:val="19"/>
    </w:rPr>
  </w:style>
  <w:style w:type="paragraph" w:customStyle="1" w:styleId="EndNoteBibliographyTitle">
    <w:name w:val="EndNote Bibliography Title"/>
    <w:basedOn w:val="Normal"/>
    <w:link w:val="EndNoteBibliographyTitleChar"/>
    <w:rsid w:val="006168E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168EA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6168EA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168EA"/>
  </w:style>
  <w:style w:type="paragraph" w:styleId="Footer">
    <w:name w:val="footer"/>
    <w:basedOn w:val="Normal"/>
    <w:link w:val="FooterChar"/>
    <w:uiPriority w:val="99"/>
    <w:unhideWhenUsed/>
    <w:rsid w:val="006168EA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168EA"/>
  </w:style>
  <w:style w:type="paragraph" w:customStyle="1" w:styleId="Pa3">
    <w:name w:val="Pa3"/>
    <w:basedOn w:val="Default"/>
    <w:next w:val="Default"/>
    <w:uiPriority w:val="99"/>
    <w:rsid w:val="00651BEC"/>
    <w:pPr>
      <w:spacing w:line="191" w:lineRule="atLeast"/>
    </w:pPr>
    <w:rPr>
      <w:rFonts w:cstheme="minorBidi"/>
      <w:color w:val="auto"/>
    </w:rPr>
  </w:style>
  <w:style w:type="paragraph" w:customStyle="1" w:styleId="Pa0">
    <w:name w:val="Pa0"/>
    <w:basedOn w:val="Default"/>
    <w:next w:val="Default"/>
    <w:uiPriority w:val="99"/>
    <w:rsid w:val="00651BEC"/>
    <w:pPr>
      <w:spacing w:line="241" w:lineRule="atLeast"/>
    </w:pPr>
    <w:rPr>
      <w:rFonts w:cstheme="minorBidi"/>
      <w:color w:val="auto"/>
    </w:rPr>
  </w:style>
  <w:style w:type="paragraph" w:customStyle="1" w:styleId="Pa4">
    <w:name w:val="Pa4"/>
    <w:basedOn w:val="Default"/>
    <w:next w:val="Default"/>
    <w:uiPriority w:val="99"/>
    <w:rsid w:val="00651BEC"/>
    <w:pPr>
      <w:spacing w:line="241" w:lineRule="atLeast"/>
    </w:pPr>
    <w:rPr>
      <w:rFonts w:cstheme="minorBidi"/>
      <w:color w:val="auto"/>
    </w:rPr>
  </w:style>
  <w:style w:type="paragraph" w:customStyle="1" w:styleId="Pa16">
    <w:name w:val="Pa16"/>
    <w:basedOn w:val="Default"/>
    <w:next w:val="Default"/>
    <w:uiPriority w:val="99"/>
    <w:rsid w:val="007F5BB5"/>
    <w:pPr>
      <w:spacing w:line="201" w:lineRule="atLeast"/>
    </w:pPr>
    <w:rPr>
      <w:rFonts w:ascii="HelveticaNeueLT Pro 55 Roman" w:hAnsi="HelveticaNeueLT Pro 55 Roman" w:cstheme="minorBidi"/>
      <w:color w:val="auto"/>
    </w:rPr>
  </w:style>
  <w:style w:type="character" w:customStyle="1" w:styleId="A0">
    <w:name w:val="A0"/>
    <w:uiPriority w:val="99"/>
    <w:rsid w:val="007F5BB5"/>
    <w:rPr>
      <w:rFonts w:cs="HelveticaNeueLT Pro 55 Roman"/>
      <w:color w:val="000000"/>
      <w:sz w:val="16"/>
      <w:szCs w:val="16"/>
    </w:rPr>
  </w:style>
  <w:style w:type="paragraph" w:customStyle="1" w:styleId="Pa18">
    <w:name w:val="Pa18"/>
    <w:basedOn w:val="Default"/>
    <w:next w:val="Default"/>
    <w:uiPriority w:val="99"/>
    <w:rsid w:val="007F5BB5"/>
    <w:pPr>
      <w:spacing w:line="201" w:lineRule="atLeast"/>
    </w:pPr>
    <w:rPr>
      <w:rFonts w:ascii="HelveticaNeueLT Pro 55 Roman" w:hAnsi="HelveticaNeueLT Pro 55 Roman" w:cstheme="minorBidi"/>
      <w:color w:val="auto"/>
    </w:rPr>
  </w:style>
  <w:style w:type="paragraph" w:customStyle="1" w:styleId="Pa17">
    <w:name w:val="Pa17"/>
    <w:basedOn w:val="Default"/>
    <w:next w:val="Default"/>
    <w:uiPriority w:val="99"/>
    <w:rsid w:val="00B43498"/>
    <w:pPr>
      <w:spacing w:line="201" w:lineRule="atLeast"/>
    </w:pPr>
    <w:rPr>
      <w:rFonts w:ascii="HelveticaNeueLT Pro 55 Roman" w:hAnsi="HelveticaNeueLT Pro 55 Roman" w:cstheme="minorBidi"/>
      <w:color w:val="auto"/>
    </w:rPr>
  </w:style>
  <w:style w:type="character" w:customStyle="1" w:styleId="A5">
    <w:name w:val="A5"/>
    <w:uiPriority w:val="99"/>
    <w:rsid w:val="007C778F"/>
    <w:rPr>
      <w:rFonts w:cs="JansonText LT"/>
      <w:color w:val="000000"/>
      <w:sz w:val="17"/>
      <w:szCs w:val="17"/>
    </w:rPr>
  </w:style>
  <w:style w:type="character" w:customStyle="1" w:styleId="highlight">
    <w:name w:val="highlight"/>
    <w:basedOn w:val="DefaultParagraphFont"/>
    <w:rsid w:val="0086375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03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03BF"/>
    <w:rPr>
      <w:b/>
      <w:bCs/>
      <w:sz w:val="20"/>
      <w:szCs w:val="20"/>
    </w:rPr>
  </w:style>
  <w:style w:type="paragraph" w:customStyle="1" w:styleId="Pa1">
    <w:name w:val="Pa1"/>
    <w:basedOn w:val="Default"/>
    <w:next w:val="Default"/>
    <w:uiPriority w:val="99"/>
    <w:rsid w:val="00971A0C"/>
    <w:pPr>
      <w:spacing w:line="161" w:lineRule="atLeast"/>
    </w:pPr>
    <w:rPr>
      <w:rFonts w:ascii="Gill Sans MT" w:eastAsia="Times New Roman" w:hAnsi="Gill Sans MT" w:cs="Times New Roman"/>
      <w:color w:val="auto"/>
    </w:rPr>
  </w:style>
  <w:style w:type="paragraph" w:customStyle="1" w:styleId="Pa6">
    <w:name w:val="Pa6"/>
    <w:basedOn w:val="Default"/>
    <w:next w:val="Default"/>
    <w:uiPriority w:val="99"/>
    <w:rsid w:val="00971A0C"/>
    <w:pPr>
      <w:spacing w:line="241" w:lineRule="atLeast"/>
    </w:pPr>
    <w:rPr>
      <w:rFonts w:ascii="Times New Roman" w:eastAsia="Times New Roman" w:hAnsi="Times New Roman" w:cs="Times New Roman"/>
      <w:color w:val="auto"/>
    </w:rPr>
  </w:style>
  <w:style w:type="paragraph" w:customStyle="1" w:styleId="Pa20">
    <w:name w:val="Pa20"/>
    <w:basedOn w:val="Default"/>
    <w:next w:val="Default"/>
    <w:uiPriority w:val="99"/>
    <w:rsid w:val="00971A0C"/>
    <w:pPr>
      <w:spacing w:line="181" w:lineRule="atLeast"/>
    </w:pPr>
    <w:rPr>
      <w:rFonts w:ascii="Gill Sans MT" w:eastAsia="Times New Roman" w:hAnsi="Gill Sans MT" w:cs="Times New Roman"/>
      <w:color w:val="auto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82196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547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40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485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3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103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20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39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0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757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432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228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117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708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512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849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803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mro_ghannam@yahoo.com" TargetMode="External"/><Relationship Id="rId13" Type="http://schemas.openxmlformats.org/officeDocument/2006/relationships/image" Target="media/image1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hyperlink" Target="https://www.ncbi.nlm.nih.gov/pubmed/?term=Sinicrope%20FA%5BAuthor%5D&amp;cauthor=true&amp;cauthor_uid=24019539" TargetMode="External"/><Relationship Id="rId25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microsoft.com/office/2007/relationships/stylesWithEffects" Target="stylesWithEffects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hyperlink" Target="http://www.dx.doi.org/10.7537/marscbj080418.13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://www.cancerbio.net" TargetMode="External"/><Relationship Id="rId14" Type="http://schemas.openxmlformats.org/officeDocument/2006/relationships/image" Target="media/image2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hyperlink" Target="http://www.cancerbio.ne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4BC8FB1-B1F1-478C-ADC8-EC0FEFF440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7</Pages>
  <Words>9951</Words>
  <Characters>56721</Characters>
  <Application>Microsoft Office Word</Application>
  <DocSecurity>0</DocSecurity>
  <Lines>472</Lines>
  <Paragraphs>1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العنوان</vt:lpstr>
      </vt:variant>
      <vt:variant>
        <vt:i4>1</vt:i4>
      </vt:variant>
    </vt:vector>
  </HeadingPairs>
  <TitlesOfParts>
    <vt:vector size="2" baseType="lpstr">
      <vt:lpstr/>
      <vt:lpstr/>
    </vt:vector>
  </TitlesOfParts>
  <Company>Mohamed Khaled Ibrahim</Company>
  <LinksUpToDate>false</LinksUpToDate>
  <CharactersWithSpaces>6653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r</dc:creator>
  <cp:lastModifiedBy>Administrator</cp:lastModifiedBy>
  <cp:revision>3</cp:revision>
  <dcterms:created xsi:type="dcterms:W3CDTF">2019-02-08T13:42:00Z</dcterms:created>
  <dcterms:modified xsi:type="dcterms:W3CDTF">2019-02-09T17:14:00Z</dcterms:modified>
</cp:coreProperties>
</file>